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7C423" w14:textId="29459D79" w:rsidR="00FC20B2" w:rsidRPr="002F177B" w:rsidRDefault="00FC20B2" w:rsidP="00FC20B2">
      <w:pPr>
        <w:pStyle w:val="Heading1"/>
      </w:pPr>
      <w:bookmarkStart w:id="0" w:name="_Toc467422263"/>
      <w:r>
        <w:t xml:space="preserve">PYTHON </w:t>
      </w:r>
      <w:r w:rsidRPr="002F177B">
        <w:t>SOFTWARE</w:t>
      </w:r>
      <w:bookmarkEnd w:id="0"/>
    </w:p>
    <w:p w14:paraId="63AFD66C" w14:textId="78229486" w:rsidR="00CB584B" w:rsidRDefault="00FC20B2" w:rsidP="00FC20B2">
      <w:pPr>
        <w:spacing w:after="0"/>
        <w:ind w:firstLine="720"/>
      </w:pPr>
      <w:r>
        <w:t xml:space="preserve">The software was written using Python </w:t>
      </w:r>
      <w:r w:rsidR="00CB584B">
        <w:t>3.10</w:t>
      </w:r>
      <w:r>
        <w:t xml:space="preserve">. The Python distribution was </w:t>
      </w:r>
      <w:r w:rsidR="00CB584B">
        <w:t>an Anaconda version</w:t>
      </w:r>
      <w:r>
        <w:t xml:space="preserve"> running under Windows 1</w:t>
      </w:r>
      <w:r w:rsidR="00CB584B">
        <w:t>1 using the Spyder IDE</w:t>
      </w:r>
      <w:r>
        <w:t>. The main program is “</w:t>
      </w:r>
      <w:r w:rsidR="002076C4">
        <w:t>LMStemplate</w:t>
      </w:r>
      <w:r>
        <w:t xml:space="preserve">CMF.py”. The following </w:t>
      </w:r>
      <w:r w:rsidR="00CB584B">
        <w:t xml:space="preserve">Python </w:t>
      </w:r>
      <w:r>
        <w:t>modules are used:</w:t>
      </w:r>
      <w:r w:rsidR="00CB584B" w:rsidRPr="00CB584B">
        <w:t xml:space="preserve"> time, sys, os, shutil, ctypes</w:t>
      </w:r>
      <w:r w:rsidR="00CB584B">
        <w:t>,</w:t>
      </w:r>
      <w:r>
        <w:t xml:space="preserve"> numpy, matplotlib,</w:t>
      </w:r>
      <w:r w:rsidR="001C6157">
        <w:t xml:space="preserve"> </w:t>
      </w:r>
      <w:r w:rsidR="001C6157" w:rsidRPr="001C6157">
        <w:t>openpyxl</w:t>
      </w:r>
      <w:r w:rsidRPr="00A02B5C">
        <w:t xml:space="preserve"> </w:t>
      </w:r>
      <w:r>
        <w:t>and PyQt</w:t>
      </w:r>
      <w:r w:rsidR="00CB584B">
        <w:t>5</w:t>
      </w:r>
      <w:r>
        <w:t>; as well as the following local modules or classes: CMFcalc.py, CMFplot.py and CMFtemplates.py, which are part of this package.</w:t>
      </w:r>
    </w:p>
    <w:p w14:paraId="75672D2E" w14:textId="730D408F" w:rsidR="00CB584B" w:rsidRDefault="002076C4" w:rsidP="00FC20B2">
      <w:pPr>
        <w:spacing w:after="0"/>
        <w:ind w:firstLine="720"/>
      </w:pPr>
      <w:r>
        <w:t>LMStemplateCMF</w:t>
      </w:r>
      <w:r w:rsidR="00FC20B2">
        <w:t xml:space="preserve">.py is the main program. The </w:t>
      </w:r>
      <w:r>
        <w:t xml:space="preserve">ui </w:t>
      </w:r>
      <w:r w:rsidR="00FC20B2">
        <w:t xml:space="preserve">files are “user interface” files </w:t>
      </w:r>
      <w:r w:rsidR="00FC20B2" w:rsidRPr="009E306D">
        <w:t>used</w:t>
      </w:r>
      <w:r w:rsidR="00FC20B2">
        <w:t xml:space="preserve"> by PyQ</w:t>
      </w:r>
      <w:r w:rsidR="001C6157">
        <w:t>t</w:t>
      </w:r>
      <w:r>
        <w:t>5</w:t>
      </w:r>
      <w:r w:rsidR="00FC20B2">
        <w:t xml:space="preserve"> to generate the graphical user interfaces. The directory “</w:t>
      </w:r>
      <w:r w:rsidR="00CF75E3">
        <w:t>CMFs</w:t>
      </w:r>
      <w:r w:rsidR="00FC20B2">
        <w:t xml:space="preserve">_in” holds the csv files that contain the discrete data that make up the Stockman &amp; Sharpe </w:t>
      </w:r>
      <w:r w:rsidR="00FC20B2">
        <w:fldChar w:fldCharType="begin"/>
      </w:r>
      <w:r w:rsidR="00FC20B2">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rsidR="00FC20B2">
        <w:fldChar w:fldCharType="separate"/>
      </w:r>
      <w:r w:rsidR="00FC20B2">
        <w:rPr>
          <w:noProof/>
        </w:rPr>
        <w:t>(2000)</w:t>
      </w:r>
      <w:r w:rsidR="00FC20B2">
        <w:fldChar w:fldCharType="end"/>
      </w:r>
      <w:r w:rsidR="00FC20B2">
        <w:t xml:space="preserve"> standard. These, which will be described later, are not used in the main program</w:t>
      </w:r>
      <w:r w:rsidR="00CF75E3">
        <w:t>, but may be of use for future developments</w:t>
      </w:r>
      <w:r w:rsidR="00FC20B2">
        <w:t xml:space="preserve">. </w:t>
      </w:r>
    </w:p>
    <w:p w14:paraId="52187035" w14:textId="1CCDC132" w:rsidR="00CB584B" w:rsidRDefault="00CB584B" w:rsidP="00FC20B2">
      <w:pPr>
        <w:spacing w:after="0"/>
        <w:ind w:firstLine="720"/>
      </w:pPr>
      <w:r>
        <w:t>If running from Spyder, set Tools -&gt; Preferences -&gt; IPython console -&gt; Graphics -&gt; Graphics backend to “Automatic”. I run the program in a dedicated console.</w:t>
      </w:r>
    </w:p>
    <w:p w14:paraId="520364D3" w14:textId="7A4205E7" w:rsidR="00FC20B2" w:rsidRDefault="00FC20B2" w:rsidP="00FC20B2">
      <w:pPr>
        <w:spacing w:after="0"/>
        <w:ind w:firstLine="720"/>
      </w:pPr>
      <w:r>
        <w:t>To start the program run “</w:t>
      </w:r>
      <w:r w:rsidR="002076C4">
        <w:t>LMStemplate</w:t>
      </w:r>
      <w:r>
        <w:t>CMF.py” from within the running directory using the command line or a development environment such as Spyder</w:t>
      </w:r>
      <w:r w:rsidR="002076C4">
        <w:t xml:space="preserve">. Or add the running directory to the </w:t>
      </w:r>
      <w:r w:rsidR="00CF75E3">
        <w:t>P</w:t>
      </w:r>
      <w:r w:rsidR="002076C4">
        <w:t>ython path.</w:t>
      </w:r>
    </w:p>
    <w:p w14:paraId="604B52C8" w14:textId="4F5B02B9" w:rsidR="002076C4" w:rsidRDefault="002076C4" w:rsidP="00FC20B2">
      <w:pPr>
        <w:spacing w:after="0"/>
        <w:ind w:firstLine="720"/>
        <w:rPr>
          <w:ins w:id="1" w:author="X" w:date="2023-06-27T14:20:00Z"/>
        </w:rPr>
      </w:pPr>
      <w:r>
        <w:t xml:space="preserve">This program comes with no guarantees. Use at </w:t>
      </w:r>
      <w:r w:rsidR="00ED7D47">
        <w:t>your</w:t>
      </w:r>
      <w:r>
        <w:t xml:space="preserve"> own risk. Corrections</w:t>
      </w:r>
      <w:r w:rsidR="00CF75E3">
        <w:t xml:space="preserve"> and </w:t>
      </w:r>
      <w:r>
        <w:t>improvements welcome.</w:t>
      </w:r>
    </w:p>
    <w:p w14:paraId="768E6093" w14:textId="77777777" w:rsidR="00216B71" w:rsidRDefault="00216B71" w:rsidP="00216B71">
      <w:pPr>
        <w:keepNext/>
        <w:spacing w:after="0"/>
        <w:ind w:firstLine="720"/>
        <w:rPr>
          <w:ins w:id="2" w:author="X" w:date="2023-06-27T14:21:00Z"/>
        </w:rPr>
        <w:pPrChange w:id="3" w:author="X" w:date="2023-06-27T14:21:00Z">
          <w:pPr>
            <w:spacing w:after="0"/>
            <w:ind w:firstLine="720"/>
          </w:pPr>
        </w:pPrChange>
      </w:pPr>
      <w:ins w:id="4" w:author="X" w:date="2023-06-27T14:20:00Z">
        <w:r w:rsidRPr="00216B71">
          <w:lastRenderedPageBreak/>
          <w:drawing>
            <wp:inline distT="0" distB="0" distL="0" distR="0" wp14:anchorId="7C2C7F08" wp14:editId="50657C20">
              <wp:extent cx="4256640" cy="4384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4256640" cy="4384085"/>
                      </a:xfrm>
                      <a:prstGeom prst="rect">
                        <a:avLst/>
                      </a:prstGeom>
                    </pic:spPr>
                  </pic:pic>
                </a:graphicData>
              </a:graphic>
            </wp:inline>
          </w:drawing>
        </w:r>
      </w:ins>
    </w:p>
    <w:p w14:paraId="6EAE4D8F" w14:textId="7E86A37E" w:rsidR="00216B71" w:rsidRDefault="00216B71" w:rsidP="00216B71">
      <w:pPr>
        <w:pStyle w:val="Caption"/>
        <w:pPrChange w:id="5" w:author="X" w:date="2023-06-27T14:21:00Z">
          <w:pPr>
            <w:spacing w:after="0"/>
            <w:ind w:firstLine="720"/>
          </w:pPr>
        </w:pPrChange>
      </w:pPr>
      <w:ins w:id="6" w:author="X" w:date="2023-06-27T14:21:00Z">
        <w:r>
          <w:t xml:space="preserve">Figure </w:t>
        </w:r>
        <w:r>
          <w:fldChar w:fldCharType="begin"/>
        </w:r>
        <w:r>
          <w:instrText xml:space="preserve"> SEQ Figure \* ARABIC </w:instrText>
        </w:r>
      </w:ins>
      <w:r>
        <w:fldChar w:fldCharType="separate"/>
      </w:r>
      <w:ins w:id="7" w:author="X" w:date="2023-06-27T14:21:00Z">
        <w:r>
          <w:rPr>
            <w:noProof/>
          </w:rPr>
          <w:t>1</w:t>
        </w:r>
        <w:r>
          <w:fldChar w:fldCharType="end"/>
        </w:r>
        <w:r>
          <w:t>: Main window</w:t>
        </w:r>
      </w:ins>
    </w:p>
    <w:p w14:paraId="673FD94D" w14:textId="77777777" w:rsidR="00FC20B2" w:rsidRDefault="00FC20B2" w:rsidP="00FC20B2">
      <w:pPr>
        <w:spacing w:after="0"/>
        <w:ind w:firstLine="720"/>
      </w:pPr>
      <w:r>
        <w:t>Initially, the text boxes, radio buttons and tick boxes are set to their default values. The default step-size for the calculations and data output is 1 nm. This should be ideal for most purposes, but step-sizes of 0.1 and 5 nm can also be selected.</w:t>
      </w:r>
    </w:p>
    <w:p w14:paraId="17805955" w14:textId="6AB9B42A" w:rsidR="00FC20B2" w:rsidRDefault="00FC20B2" w:rsidP="00FC20B2">
      <w:pPr>
        <w:spacing w:after="0"/>
        <w:ind w:firstLine="720"/>
      </w:pPr>
      <w:r>
        <w:t xml:space="preserve">The text boxes on the left are editable so that the user can adjust the input parameters. The default parameters are those assumed by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 xml:space="preserve"> , so if the user clicks “Plot CMFs” or “Generate </w:t>
      </w:r>
      <w:del w:id="8" w:author="Andy Rider" w:date="2023-06-22T16:16:00Z">
        <w:r w:rsidDel="00A602C8">
          <w:delText xml:space="preserve">csv </w:delText>
        </w:r>
      </w:del>
      <w:ins w:id="9" w:author="Andy Rider" w:date="2023-06-22T16:16:00Z">
        <w:r w:rsidR="00A602C8">
          <w:t xml:space="preserve">Excel </w:t>
        </w:r>
      </w:ins>
      <w:r>
        <w:t>file</w:t>
      </w:r>
      <w:del w:id="10" w:author="Andy Rider" w:date="2023-06-22T16:16:00Z">
        <w:r w:rsidDel="00A602C8">
          <w:delText>s</w:delText>
        </w:r>
      </w:del>
      <w:r>
        <w:t>” without making any changes, the output will be the standard, unmodified Stockman &amp; Sharpe 2-deg cone fundamentals.</w:t>
      </w:r>
    </w:p>
    <w:p w14:paraId="31EFDD1C" w14:textId="76C4F983" w:rsidR="00FC20B2" w:rsidRDefault="00FC20B2" w:rsidP="00FC20B2">
      <w:pPr>
        <w:spacing w:after="0"/>
        <w:ind w:firstLine="720"/>
      </w:pPr>
      <w:r>
        <w:t xml:space="preserve">Under </w:t>
      </w:r>
      <w:r w:rsidRPr="00DE7C61">
        <w:rPr>
          <w:color w:val="FF0000"/>
        </w:rPr>
        <w:t xml:space="preserve">“Longer L (or M) cone parameters” </w:t>
      </w:r>
      <w:r>
        <w:t xml:space="preserve">the user can accept the default parameters or shift the </w:t>
      </w:r>
      <w:r w:rsidRPr="00567B5F">
        <w:rPr>
          <w:rFonts w:ascii="Symbol" w:hAnsi="Symbol"/>
        </w:rPr>
        <w:t></w:t>
      </w:r>
      <w:r w:rsidRPr="00567B5F">
        <w:rPr>
          <w:vertAlign w:val="subscript"/>
        </w:rPr>
        <w:t>max</w:t>
      </w:r>
      <w:r>
        <w:t xml:space="preserve"> and/or alter the photopigment optical density.</w:t>
      </w:r>
      <w:r w:rsidRPr="00567B5F">
        <w:t xml:space="preserve"> </w:t>
      </w:r>
      <w:r>
        <w:t xml:space="preserve">Plausible values for those parameters, and the effects they have, were discussed above. The </w:t>
      </w:r>
      <w:r w:rsidRPr="00567B5F">
        <w:rPr>
          <w:rFonts w:ascii="Symbol" w:hAnsi="Symbol"/>
        </w:rPr>
        <w:t></w:t>
      </w:r>
      <w:r w:rsidRPr="00567B5F">
        <w:rPr>
          <w:vertAlign w:val="subscript"/>
        </w:rPr>
        <w:t>max</w:t>
      </w:r>
      <w:r>
        <w:t xml:space="preserve"> shifts for LM are limited to </w:t>
      </w:r>
      <w:r>
        <w:noBreakHyphen/>
        <w:t xml:space="preserve">40 to 10 nm. Under </w:t>
      </w:r>
      <w:r w:rsidRPr="00DD5B6B">
        <w:rPr>
          <w:color w:val="00B050"/>
        </w:rPr>
        <w:t xml:space="preserve">“Shorter M (or L) cone parameters” </w:t>
      </w:r>
      <w:r>
        <w:t xml:space="preserve">the user can also accept the default parameters or shift the </w:t>
      </w:r>
      <w:r w:rsidRPr="00567B5F">
        <w:rPr>
          <w:rFonts w:ascii="Symbol" w:hAnsi="Symbol"/>
        </w:rPr>
        <w:t></w:t>
      </w:r>
      <w:r w:rsidRPr="00567B5F">
        <w:rPr>
          <w:vertAlign w:val="subscript"/>
        </w:rPr>
        <w:t>max</w:t>
      </w:r>
      <w:r>
        <w:t xml:space="preserve"> and/or alter they photopigment optical density.</w:t>
      </w:r>
      <w:r w:rsidRPr="00567B5F">
        <w:t xml:space="preserve"> </w:t>
      </w:r>
      <w:r>
        <w:t xml:space="preserve">The </w:t>
      </w:r>
      <w:r w:rsidRPr="00567B5F">
        <w:rPr>
          <w:rFonts w:ascii="Symbol" w:hAnsi="Symbol"/>
        </w:rPr>
        <w:t></w:t>
      </w:r>
      <w:r w:rsidRPr="00567B5F">
        <w:rPr>
          <w:vertAlign w:val="subscript"/>
        </w:rPr>
        <w:t>max</w:t>
      </w:r>
      <w:r>
        <w:t xml:space="preserve"> shifts for ML are limited to 30 to </w:t>
      </w:r>
      <w:r w:rsidR="00CF75E3">
        <w:noBreakHyphen/>
      </w:r>
      <w:r>
        <w:t xml:space="preserve">20 nm. If the user exceeds the shift limits for either M or L, a warning is written below the text box. Under </w:t>
      </w:r>
      <w:r w:rsidRPr="00A314B2">
        <w:rPr>
          <w:color w:val="5B9BD5" w:themeColor="accent5"/>
        </w:rPr>
        <w:t>“S-cone parameters”</w:t>
      </w:r>
      <w:r w:rsidRPr="00DD5B6B">
        <w:rPr>
          <w:color w:val="00B050"/>
        </w:rPr>
        <w:t xml:space="preserve"> </w:t>
      </w:r>
      <w:r>
        <w:t xml:space="preserve">the user can accept the default photopigment optical density or alter it. The “Common parameters”, which affect the spectral sensitivities of all three cone types, are </w:t>
      </w:r>
      <w:r>
        <w:lastRenderedPageBreak/>
        <w:t>the lens pigment density (defined as the density at 400 nm) and the macular pigment density (defined as the density at peak, which is at 460 nm). The default values are again appropriate for the Stockman &amp; Sharpe 2-deg cone fundamentals. The range of plausible values for the macular and lens pigment densities were discussed above.</w:t>
      </w:r>
      <w:r w:rsidRPr="008F672E">
        <w:rPr>
          <w:noProof/>
          <w:lang w:eastAsia="en-GB"/>
        </w:rPr>
        <w:t xml:space="preserve"> </w:t>
      </w:r>
      <w:r>
        <w:t>The details within yellow frame labelled “Data output choices (</w:t>
      </w:r>
      <w:commentRangeStart w:id="11"/>
      <w:del w:id="12" w:author="Andy Rider" w:date="2023-06-22T16:21:00Z">
        <w:r w:rsidDel="004111F6">
          <w:delText>csv files</w:delText>
        </w:r>
        <w:commentRangeEnd w:id="11"/>
        <w:r w:rsidR="00132AB9" w:rsidDel="004111F6">
          <w:rPr>
            <w:rStyle w:val="CommentReference"/>
          </w:rPr>
          <w:commentReference w:id="11"/>
        </w:r>
      </w:del>
      <w:ins w:id="13" w:author="Andy Rider" w:date="2023-06-22T16:21:00Z">
        <w:r w:rsidR="004111F6">
          <w:t>Excel file</w:t>
        </w:r>
      </w:ins>
      <w:r>
        <w:t>)” will be described below.</w:t>
      </w:r>
    </w:p>
    <w:p w14:paraId="5A023CBC" w14:textId="61A8E0D3" w:rsidR="00FC20B2" w:rsidRDefault="00FC20B2" w:rsidP="00FC20B2">
      <w:pPr>
        <w:spacing w:after="0"/>
        <w:ind w:firstLine="720"/>
      </w:pPr>
      <w:r>
        <w:t xml:space="preserve">An important feature of the program can be accessed by clicking the button “Use codons to calculate L and M shifts”. This opens the menu shown in Figure 1.  In this menu, the user can select which of the seven codons within the </w:t>
      </w:r>
      <w:r w:rsidRPr="005C1C17">
        <w:rPr>
          <w:color w:val="00B050"/>
        </w:rPr>
        <w:t xml:space="preserve">“Shorter ML-cone” </w:t>
      </w:r>
      <w:r w:rsidRPr="00DC3B60">
        <w:rPr>
          <w:color w:val="000000" w:themeColor="text1"/>
        </w:rPr>
        <w:t xml:space="preserve">opsin on </w:t>
      </w:r>
      <w:r>
        <w:t>the left or within the “</w:t>
      </w:r>
      <w:r w:rsidRPr="009A5A99">
        <w:rPr>
          <w:color w:val="FF0000"/>
          <w:rPrChange w:id="14" w:author="Andy Rider" w:date="2023-06-22T16:21:00Z">
            <w:rPr/>
          </w:rPrChange>
        </w:rPr>
        <w:t>Longer LM-cone</w:t>
      </w:r>
      <w:r>
        <w:t xml:space="preserve">” opsin on the right are M-cone codons or L-cone codons. Each time a radio button is pressed, the cumulative photopigment shift is recalculated and shown beneath the codon selections. The shifts associated with each change from M to L or from L to M are tabulated in Tables 1 and A1. Note that based on a review of the previous data on the effects of changing codons on </w:t>
      </w:r>
      <w:r w:rsidRPr="00170563">
        <w:rPr>
          <w:rFonts w:ascii="Symbol" w:hAnsi="Symbol"/>
        </w:rPr>
        <w:t></w:t>
      </w:r>
      <w:r w:rsidRPr="00170563">
        <w:rPr>
          <w:vertAlign w:val="subscript"/>
        </w:rPr>
        <w:t>max</w:t>
      </w:r>
      <w:r>
        <w:t xml:space="preserve">, changes at position 233 or 309 are assumed to have no effect on </w:t>
      </w:r>
      <w:r w:rsidRPr="00170563">
        <w:rPr>
          <w:rFonts w:ascii="Symbol" w:hAnsi="Symbol"/>
        </w:rPr>
        <w:t></w:t>
      </w:r>
      <w:r w:rsidRPr="00170563">
        <w:rPr>
          <w:vertAlign w:val="subscript"/>
        </w:rPr>
        <w:t>max</w:t>
      </w:r>
      <w:r>
        <w:t>. Therefore, clicking the radio buttons for those codons does not shift the photopigments (these codons have been retained for completeness, since some evidence, see Table A1, suggests that there may be small &lt; 1 nm effects).</w:t>
      </w:r>
    </w:p>
    <w:p w14:paraId="22E0CFAA" w14:textId="4F2EBC39" w:rsidR="00FC20B2" w:rsidRDefault="00FC20B2" w:rsidP="00FC20B2">
      <w:pPr>
        <w:spacing w:after="0"/>
        <w:ind w:firstLine="720"/>
      </w:pPr>
      <w:r>
        <w:rPr>
          <w:noProof/>
          <w:lang w:eastAsia="en-GB"/>
        </w:rPr>
        <mc:AlternateContent>
          <mc:Choice Requires="wpg">
            <w:drawing>
              <wp:anchor distT="0" distB="0" distL="114300" distR="114300" simplePos="0" relativeHeight="251663360" behindDoc="0" locked="0" layoutInCell="1" allowOverlap="1" wp14:anchorId="50D97478" wp14:editId="415610BC">
                <wp:simplePos x="0" y="0"/>
                <wp:positionH relativeFrom="column">
                  <wp:posOffset>2818765</wp:posOffset>
                </wp:positionH>
                <wp:positionV relativeFrom="paragraph">
                  <wp:posOffset>62230</wp:posOffset>
                </wp:positionV>
                <wp:extent cx="2644775" cy="3358515"/>
                <wp:effectExtent l="0" t="0" r="3175" b="0"/>
                <wp:wrapSquare wrapText="bothSides"/>
                <wp:docPr id="44" name="Group 44"/>
                <wp:cNvGraphicFramePr/>
                <a:graphic xmlns:a="http://schemas.openxmlformats.org/drawingml/2006/main">
                  <a:graphicData uri="http://schemas.microsoft.com/office/word/2010/wordprocessingGroup">
                    <wpg:wgp>
                      <wpg:cNvGrpSpPr/>
                      <wpg:grpSpPr>
                        <a:xfrm>
                          <a:off x="0" y="0"/>
                          <a:ext cx="2644775" cy="3358515"/>
                          <a:chOff x="-2105025" y="-266700"/>
                          <a:chExt cx="2644775" cy="3358515"/>
                        </a:xfrm>
                      </wpg:grpSpPr>
                      <pic:pic xmlns:pic="http://schemas.openxmlformats.org/drawingml/2006/picture">
                        <pic:nvPicPr>
                          <pic:cNvPr id="16" name="Picture 16"/>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105025" y="-266700"/>
                            <a:ext cx="2644775" cy="2886710"/>
                          </a:xfrm>
                          <a:prstGeom prst="rect">
                            <a:avLst/>
                          </a:prstGeom>
                        </pic:spPr>
                      </pic:pic>
                      <wps:wsp>
                        <wps:cNvPr id="35" name="Text Box 35"/>
                        <wps:cNvSpPr txBox="1"/>
                        <wps:spPr>
                          <a:xfrm>
                            <a:off x="-1933575" y="2733675"/>
                            <a:ext cx="2209800" cy="358140"/>
                          </a:xfrm>
                          <a:prstGeom prst="rect">
                            <a:avLst/>
                          </a:prstGeom>
                          <a:solidFill>
                            <a:prstClr val="white"/>
                          </a:solidFill>
                          <a:ln>
                            <a:noFill/>
                          </a:ln>
                        </wps:spPr>
                        <wps:txbx>
                          <w:txbxContent>
                            <w:p w14:paraId="1738F080" w14:textId="6953E7C2"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ins w:id="15" w:author="X" w:date="2023-06-27T14:21:00Z">
                                <w:r w:rsidR="00DF2AD4">
                                  <w:rPr>
                                    <w:color w:val="000000" w:themeColor="text1"/>
                                    <w:sz w:val="20"/>
                                    <w:szCs w:val="20"/>
                                  </w:rPr>
                                  <w:t>2</w:t>
                                </w:r>
                              </w:ins>
                              <w:del w:id="16" w:author="X" w:date="2023-06-27T14:21:00Z">
                                <w:r w:rsidRPr="00C74309" w:rsidDel="00DF2AD4">
                                  <w:rPr>
                                    <w:color w:val="000000" w:themeColor="text1"/>
                                    <w:sz w:val="20"/>
                                    <w:szCs w:val="20"/>
                                  </w:rPr>
                                  <w:delText>1</w:delText>
                                </w:r>
                              </w:del>
                              <w:r w:rsidRPr="00C74309">
                                <w:rPr>
                                  <w:color w:val="000000" w:themeColor="text1"/>
                                  <w:sz w:val="20"/>
                                  <w:szCs w:val="20"/>
                                </w:rPr>
                                <w:t>. Select M- and L-cone cod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D97478" id="Group 44" o:spid="_x0000_s1026" style="position:absolute;left:0;text-align:left;margin-left:221.95pt;margin-top:4.9pt;width:208.25pt;height:264.45pt;z-index:251663360;mso-width-relative:margin;mso-height-relative:margin" coordorigin="-21050,-2667" coordsize="26447,3358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21050;top:-2667;width:26447;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">
                  <v:imagedata r:id="rId10" o:title=""/>
                </v:shape>
                <v:shapetype id="_x0000_t202" coordsize="21600,21600" o:spt="202" path="m,l,21600r21600,l21600,xe">
                  <v:stroke joinstyle="miter"/>
                  <v:path gradientshapeok="t" o:connecttype="rect"/>
                </v:shapetype>
                <v:shape id="Text Box 35" o:spid="_x0000_s1028" type="#_x0000_t202" style="position:absolute;left:-19335;top:27336;width:2209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1738F080" w14:textId="6953E7C2"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ins w:id="17" w:author="X" w:date="2023-06-27T14:21:00Z">
                          <w:r w:rsidR="00DF2AD4">
                            <w:rPr>
                              <w:color w:val="000000" w:themeColor="text1"/>
                              <w:sz w:val="20"/>
                              <w:szCs w:val="20"/>
                            </w:rPr>
                            <w:t>2</w:t>
                          </w:r>
                        </w:ins>
                        <w:del w:id="18" w:author="X" w:date="2023-06-27T14:21:00Z">
                          <w:r w:rsidRPr="00C74309" w:rsidDel="00DF2AD4">
                            <w:rPr>
                              <w:color w:val="000000" w:themeColor="text1"/>
                              <w:sz w:val="20"/>
                              <w:szCs w:val="20"/>
                            </w:rPr>
                            <w:delText>1</w:delText>
                          </w:r>
                        </w:del>
                        <w:r w:rsidRPr="00C74309">
                          <w:rPr>
                            <w:color w:val="000000" w:themeColor="text1"/>
                            <w:sz w:val="20"/>
                            <w:szCs w:val="20"/>
                          </w:rPr>
                          <w:t>. Select M- and L-cone codons</w:t>
                        </w:r>
                      </w:p>
                    </w:txbxContent>
                  </v:textbox>
                </v:shape>
                <w10:wrap type="square"/>
              </v:group>
            </w:pict>
          </mc:Fallback>
        </mc:AlternateContent>
      </w:r>
      <w:r>
        <w:t xml:space="preserve">The underlying M-cone and L-cone absorbance templates differ slightly in shape (see Figure 4). Which one is used to generate a new LM or ML cone fundamental depends on the final </w:t>
      </w:r>
      <w:r w:rsidRPr="00552611">
        <w:rPr>
          <w:rFonts w:ascii="Symbol" w:hAnsi="Symbol"/>
        </w:rPr>
        <w:t></w:t>
      </w:r>
      <w:r w:rsidRPr="00552611">
        <w:rPr>
          <w:vertAlign w:val="subscript"/>
        </w:rPr>
        <w:t>max</w:t>
      </w:r>
      <w:r>
        <w:t xml:space="preserve"> of the shifted pigment.  </w:t>
      </w:r>
      <w:moveToRangeStart w:id="19" w:author="Andy Rider" w:date="2023-06-22T16:24:00Z" w:name="move138343508"/>
      <w:moveTo w:id="20" w:author="Andy Rider" w:date="2023-06-22T16:24:00Z">
        <w:r w:rsidR="00DC1B8F">
          <w:t>When satisfied with the codon selections, the user should click the button “Done”, which transfers the calculated cumulative shifts to the appropriate boxes in the main screen</w:t>
        </w:r>
      </w:moveTo>
      <w:ins w:id="21" w:author="Andy Rider" w:date="2023-06-22T16:32:00Z">
        <w:r w:rsidR="00EA6769">
          <w:t xml:space="preserve"> and closes the </w:t>
        </w:r>
      </w:ins>
      <w:ins w:id="22" w:author="Andy Rider" w:date="2023-06-22T16:33:00Z">
        <w:r w:rsidR="000D2524">
          <w:t>c</w:t>
        </w:r>
      </w:ins>
      <w:ins w:id="23" w:author="Andy Rider" w:date="2023-06-22T16:32:00Z">
        <w:r w:rsidR="00EA6769">
          <w:t>odon screen</w:t>
        </w:r>
      </w:ins>
      <w:moveTo w:id="24" w:author="Andy Rider" w:date="2023-06-22T16:24:00Z">
        <w:r w:rsidR="00DC1B8F">
          <w:t>.</w:t>
        </w:r>
      </w:moveTo>
      <w:moveToRangeEnd w:id="19"/>
      <w:ins w:id="25" w:author="Andy Rider" w:date="2023-06-22T16:24:00Z">
        <w:r w:rsidR="00DC1B8F">
          <w:t xml:space="preserve"> </w:t>
        </w:r>
      </w:ins>
      <w:r>
        <w:t xml:space="preserve">Normally, the M-cone template is used to generate the new ML-cone fundamental, and the L-cone template is used to generate the new LM-cone fundamental. However, if the shorter LM-cone pigment is shifted by 14 nm or more to longer wavelengths (so that it is closer to L), the L-cone rather than the M-cone template is used to generate the new fundamental and the message “Using the L-cone template for shorter pigment” appears on the screen. Similarly, if the longer LM-cone pigment is shifted by 14 nm or more to shorter wavelengths, the M-cone rather than the L-cone template is </w:t>
      </w:r>
      <w:r>
        <w:lastRenderedPageBreak/>
        <w:t xml:space="preserve">used to generate the new fundamental and the message “Using the M-cone template for longer pigment” appears on the screen.  </w:t>
      </w:r>
      <w:moveFromRangeStart w:id="26" w:author="Andy Rider" w:date="2023-06-22T16:24:00Z" w:name="move138343508"/>
      <w:moveFrom w:id="27" w:author="Andy Rider" w:date="2023-06-22T16:24:00Z">
        <w:r w:rsidDel="00DC1B8F">
          <w:t>When satisfied with the codon selections, the user should click the button “Done”, which transfers the calculated cumulative shifts to the appropriate boxes in the main screen.</w:t>
        </w:r>
      </w:moveFrom>
      <w:moveFromRangeEnd w:id="26"/>
    </w:p>
    <w:p w14:paraId="258B7EA8" w14:textId="77777777" w:rsidR="00FC20B2" w:rsidRDefault="00FC20B2" w:rsidP="00FC20B2">
      <w:pPr>
        <w:spacing w:after="0"/>
        <w:ind w:firstLine="720"/>
      </w:pPr>
      <w:r>
        <w:t>When the codon screen is present, users can press the button “Direct input of L and M shifts” on the main screen to close the codon screen and return to directly editing the spectral shifts in the text boxes. A button “Reset to defaults” on the main screen resets all the text boxes to their default values.</w:t>
      </w:r>
    </w:p>
    <w:p w14:paraId="7386BAF6" w14:textId="37B58FB6" w:rsidR="00FC20B2" w:rsidRDefault="00FC20B2" w:rsidP="00FC20B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The four plots </w:t>
      </w:r>
      <w:del w:id="28" w:author="Andy Rider" w:date="2023-06-22T16:35:00Z">
        <w:r w:rsidDel="00EA4FBB">
          <w:delText>along the top row</w:delText>
        </w:r>
      </w:del>
      <w:ins w:id="29" w:author="Andy Rider" w:date="2023-06-22T16:35:00Z">
        <w:r w:rsidR="00EA4FBB">
          <w:t xml:space="preserve">in the top </w:t>
        </w:r>
        <w:r w:rsidR="00CA56FE">
          <w:t>left</w:t>
        </w:r>
      </w:ins>
      <w:r>
        <w:t xml:space="preserve"> of the window show the newly generated L-, M- and S-cone fundamentals as red, green, and blue solid lines, respectively</w:t>
      </w:r>
      <w:ins w:id="30" w:author="Andy Rider" w:date="2023-06-22T18:01:00Z">
        <w:r w:rsidR="00C754E2">
          <w:t>, all normalised to unity peak</w:t>
        </w:r>
      </w:ins>
      <w:r>
        <w:t>. The first plot on the left shows the linear LMS cone photopigment absorbances, the second plot shows the</w:t>
      </w:r>
      <w:del w:id="31" w:author="Andy Rider" w:date="2023-06-22T16:35:00Z">
        <w:r w:rsidDel="00CA56FE">
          <w:delText xml:space="preserve"> </w:delText>
        </w:r>
      </w:del>
      <w:ins w:id="32" w:author="Andy Rider" w:date="2023-06-22T16:35:00Z">
        <w:r w:rsidR="00CA56FE">
          <w:t xml:space="preserve"> linear LMS corneal cone spectral sensitivities (or cone fundamentals) in energy units</w:t>
        </w:r>
      </w:ins>
      <w:del w:id="33" w:author="Andy Rider" w:date="2023-06-22T16:35:00Z">
        <w:r w:rsidDel="00CA56FE">
          <w:delText>log</w:delText>
        </w:r>
        <w:r w:rsidRPr="00F8775E" w:rsidDel="00CA56FE">
          <w:rPr>
            <w:vertAlign w:val="subscript"/>
          </w:rPr>
          <w:delText>10</w:delText>
        </w:r>
        <w:r w:rsidDel="00CA56FE">
          <w:delText xml:space="preserve"> LMS cone photopigment absorbances</w:delText>
        </w:r>
      </w:del>
      <w:r>
        <w:t xml:space="preserve">, the third plot shows the </w:t>
      </w:r>
      <w:ins w:id="34" w:author="Andy Rider" w:date="2023-06-22T16:35:00Z">
        <w:r w:rsidR="00CA56FE">
          <w:t>log</w:t>
        </w:r>
        <w:r w:rsidR="00CA56FE" w:rsidRPr="00F8775E">
          <w:rPr>
            <w:vertAlign w:val="subscript"/>
          </w:rPr>
          <w:t>10</w:t>
        </w:r>
        <w:r w:rsidR="00CA56FE">
          <w:t xml:space="preserve"> LMS cone photopigment absorbances</w:t>
        </w:r>
      </w:ins>
      <w:del w:id="35" w:author="Andy Rider" w:date="2023-06-22T16:35:00Z">
        <w:r w:rsidDel="00CA56FE">
          <w:delText>linear LMS corneal cone spectral sensitivities (or cone fundamentals) in energy units</w:delText>
        </w:r>
      </w:del>
      <w:r>
        <w:t>; and the fourth plot shows the logarithmic LMS corneal cone spectral sensitivities also in energy units. Energy units are shown because color matching functions, in general, are given in energy units.</w:t>
      </w:r>
      <w:del w:id="36" w:author="Andy Rider" w:date="2023-06-22T16:41:00Z">
        <w:r w:rsidDel="005031FA">
          <w:delText xml:space="preserve"> The second row of plots shows the same functions as the top row, but in addition each plot shows the original, unmodified Stockman &amp; Sharpe </w:delText>
        </w:r>
        <w:r w:rsidDel="005031FA">
          <w:fldChar w:fldCharType="begin"/>
        </w:r>
        <w:r w:rsidDel="005031FA">
          <w:del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delInstrText>
        </w:r>
        <w:r w:rsidDel="005031FA">
          <w:fldChar w:fldCharType="separate"/>
        </w:r>
        <w:r w:rsidDel="005031FA">
          <w:rPr>
            <w:noProof/>
          </w:rPr>
          <w:delText>(2000)</w:delText>
        </w:r>
        <w:r w:rsidDel="005031FA">
          <w:fldChar w:fldCharType="end"/>
        </w:r>
        <w:r w:rsidDel="005031FA">
          <w:delText xml:space="preserve"> cone fundamentals as dashed lines.</w:delText>
        </w:r>
      </w:del>
      <w:r>
        <w:t xml:space="preserve"> The differences between the solid and dashed lines give a visual indication of the changes in the cone fundamentals caused by the change in parameters.</w:t>
      </w:r>
    </w:p>
    <w:p w14:paraId="12BF5798" w14:textId="29F5FB66" w:rsidR="00FC20B2" w:rsidRDefault="00FC20B2" w:rsidP="00FC20B2">
      <w:pPr>
        <w:spacing w:after="0"/>
        <w:ind w:firstLine="720"/>
      </w:pPr>
      <w:r>
        <w:t xml:space="preserve">The </w:t>
      </w:r>
      <w:ins w:id="37" w:author="Andy Rider" w:date="2023-06-22T16:41:00Z">
        <w:r w:rsidR="005031FA">
          <w:t xml:space="preserve">top right </w:t>
        </w:r>
      </w:ins>
      <w:r>
        <w:t xml:space="preserve">panel </w:t>
      </w:r>
      <w:del w:id="38" w:author="Andy Rider" w:date="2023-06-22T16:41:00Z">
        <w:r w:rsidDel="005031FA">
          <w:delText xml:space="preserve">at the bottom left of the third row </w:delText>
        </w:r>
      </w:del>
      <w:r>
        <w:t xml:space="preserve">shows a plot of the </w:t>
      </w:r>
      <w:r w:rsidRPr="00C3740E">
        <w:rPr>
          <w:i/>
        </w:rPr>
        <w:t>l</w:t>
      </w:r>
      <w:r>
        <w:t>,</w:t>
      </w:r>
      <w:r w:rsidRPr="00C3740E">
        <w:rPr>
          <w:i/>
        </w:rPr>
        <w:t>m</w:t>
      </w:r>
      <w:r>
        <w:t xml:space="preserve"> cone chromaticity coordinates for the new fundamentals plotted both as a continuous line and at 20-nm steps (red circ</w:t>
      </w:r>
      <w:ins w:id="39" w:author="Andy Rider" w:date="2023-06-22T16:41:00Z">
        <w:r w:rsidR="00E3784C">
          <w:t>le</w:t>
        </w:r>
      </w:ins>
      <w:del w:id="40" w:author="Andy Rider" w:date="2023-06-22T16:41:00Z">
        <w:r w:rsidDel="00E3784C">
          <w:delText>el</w:delText>
        </w:r>
      </w:del>
      <w:r>
        <w:t xml:space="preserve">s). The </w:t>
      </w:r>
      <w:r w:rsidRPr="00C3740E">
        <w:rPr>
          <w:i/>
        </w:rPr>
        <w:t>l(</w:t>
      </w:r>
      <w:r w:rsidRPr="00C3740E">
        <w:rPr>
          <w:rFonts w:ascii="Symbol" w:hAnsi="Symbol"/>
          <w:i/>
        </w:rPr>
        <w:t></w:t>
      </w:r>
      <w:r w:rsidRPr="00C3740E">
        <w:rPr>
          <w:i/>
        </w:rPr>
        <w:t>)</w:t>
      </w:r>
      <w:r>
        <w:t xml:space="preserve"> and </w:t>
      </w:r>
      <w:r w:rsidRPr="00C3740E">
        <w:rPr>
          <w:i/>
        </w:rPr>
        <w:t>m(</w:t>
      </w:r>
      <w:r w:rsidRPr="00C3740E">
        <w:rPr>
          <w:rFonts w:ascii="Symbol" w:hAnsi="Symbol"/>
          <w:i/>
        </w:rPr>
        <w:t></w:t>
      </w:r>
      <w:r w:rsidRPr="00C3740E">
        <w:rPr>
          <w:i/>
        </w:rPr>
        <w:t>)</w:t>
      </w:r>
      <w:r>
        <w:t xml:space="preserve"> chromaticity coordinates are:</w:t>
      </w:r>
    </w:p>
    <w:p w14:paraId="51902F2B" w14:textId="1734E3F9" w:rsidR="00FC20B2" w:rsidRDefault="00FC20B2" w:rsidP="00FC20B2">
      <w:pPr>
        <w:spacing w:after="0"/>
        <w:ind w:firstLine="720"/>
      </w:pPr>
      <w:r w:rsidRPr="00C3740E">
        <w:rPr>
          <w:position w:val="-26"/>
        </w:rPr>
        <w:object w:dxaOrig="2160" w:dyaOrig="639" w14:anchorId="3DD1B58E">
          <v:shape id="_x0000_i1025" type="#_x0000_t75" style="width:108.75pt;height:30.75pt" o:ole="">
            <v:imagedata r:id="rId11" o:title=""/>
          </v:shape>
          <o:OLEObject Type="Embed" ProgID="Equation.DSMT4" ShapeID="_x0000_i1025" DrawAspect="Content" ObjectID="_1749381923" r:id="rId12"/>
        </w:object>
      </w:r>
      <w:r>
        <w:t xml:space="preserve"> and </w:t>
      </w:r>
      <w:r w:rsidRPr="00C3740E">
        <w:rPr>
          <w:position w:val="-26"/>
        </w:rPr>
        <w:object w:dxaOrig="2280" w:dyaOrig="620" w14:anchorId="312EEA98">
          <v:shape id="_x0000_i1026" type="#_x0000_t75" style="width:114pt;height:30pt" o:ole="">
            <v:imagedata r:id="rId13" o:title=""/>
          </v:shape>
          <o:OLEObject Type="Embed" ProgID="Equation.DSMT4" ShapeID="_x0000_i1026" DrawAspect="Content" ObjectID="_1749381924" r:id="rId14"/>
        </w:object>
      </w:r>
      <w:r>
        <w:tab/>
      </w:r>
      <w:r>
        <w:tab/>
      </w:r>
      <w:r>
        <w:tab/>
        <w:t>[1]</w:t>
      </w:r>
    </w:p>
    <w:p w14:paraId="236E735E" w14:textId="2140FA2D" w:rsidR="00FC20B2" w:rsidRDefault="00FC20B2" w:rsidP="00FC20B2">
      <w:pPr>
        <w:spacing w:after="0"/>
      </w:pPr>
      <w:r>
        <w:rPr>
          <w:b/>
          <w:noProof/>
          <w:lang w:eastAsia="en-GB"/>
        </w:rPr>
        <w:lastRenderedPageBreak/>
        <mc:AlternateContent>
          <mc:Choice Requires="wpg">
            <w:drawing>
              <wp:anchor distT="0" distB="0" distL="114300" distR="114300" simplePos="0" relativeHeight="251660288" behindDoc="0" locked="0" layoutInCell="1" allowOverlap="1" wp14:anchorId="1DCCE0C7" wp14:editId="0FF6FEEB">
                <wp:simplePos x="0" y="0"/>
                <wp:positionH relativeFrom="margin">
                  <wp:align>right</wp:align>
                </wp:positionH>
                <wp:positionV relativeFrom="paragraph">
                  <wp:posOffset>1585991</wp:posOffset>
                </wp:positionV>
                <wp:extent cx="5731510" cy="4158615"/>
                <wp:effectExtent l="0" t="0" r="2540" b="0"/>
                <wp:wrapSquare wrapText="bothSides"/>
                <wp:docPr id="38" name="Group 38"/>
                <wp:cNvGraphicFramePr/>
                <a:graphic xmlns:a="http://schemas.openxmlformats.org/drawingml/2006/main">
                  <a:graphicData uri="http://schemas.microsoft.com/office/word/2010/wordprocessingGroup">
                    <wpg:wgp>
                      <wpg:cNvGrpSpPr/>
                      <wpg:grpSpPr>
                        <a:xfrm>
                          <a:off x="0" y="0"/>
                          <a:ext cx="5731510" cy="4158615"/>
                          <a:chOff x="0" y="0"/>
                          <a:chExt cx="5731510" cy="4158615"/>
                        </a:xfrm>
                      </wpg:grpSpPr>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452291" y="0"/>
                            <a:ext cx="4826927" cy="3747770"/>
                          </a:xfrm>
                          <a:prstGeom prst="rect">
                            <a:avLst/>
                          </a:prstGeom>
                        </pic:spPr>
                      </pic:pic>
                      <wps:wsp>
                        <wps:cNvPr id="37" name="Text Box 37"/>
                        <wps:cNvSpPr txBox="1"/>
                        <wps:spPr>
                          <a:xfrm>
                            <a:off x="0" y="3800475"/>
                            <a:ext cx="5731510" cy="358140"/>
                          </a:xfrm>
                          <a:prstGeom prst="rect">
                            <a:avLst/>
                          </a:prstGeom>
                          <a:solidFill>
                            <a:prstClr val="white"/>
                          </a:solidFill>
                          <a:ln>
                            <a:noFill/>
                          </a:ln>
                        </wps:spPr>
                        <wps:txbx>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CCE0C7" id="Group 38" o:spid="_x0000_s1029" style="position:absolute;margin-left:400.1pt;margin-top:124.9pt;width:451.3pt;height:327.45pt;z-index:251660288;mso-position-horizontal:right;mso-position-horizontal-relative:margin" coordsize="57315,41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">
                <v:shape id="Picture 17" o:spid="_x0000_s1030" type="#_x0000_t75" style="position:absolute;left:4522;width:48270;height:37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">
                  <v:imagedata r:id="rId16" o:title=""/>
                </v:shape>
                <v:shape id="Text Box 37" o:spid="_x0000_s1031" type="#_x0000_t202" style="position:absolute;top:38004;width:57315;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v:textbox>
                </v:shape>
                <w10:wrap type="square" anchorx="margin"/>
              </v:group>
            </w:pict>
          </mc:Fallback>
        </mc:AlternateContent>
      </w:r>
      <w:r>
        <w:t xml:space="preserve">The second panel on the </w:t>
      </w:r>
      <w:del w:id="41" w:author="Andy Rider" w:date="2023-06-22T17:33:00Z">
        <w:r w:rsidDel="00A21E59">
          <w:delText>bottom row</w:delText>
        </w:r>
      </w:del>
      <w:ins w:id="42" w:author="Andy Rider" w:date="2023-06-22T17:33:00Z">
        <w:r w:rsidR="00A21E59">
          <w:t>righthand column</w:t>
        </w:r>
      </w:ins>
      <w:r>
        <w:t xml:space="preserve"> compares plots of L-M for the newly calculated fundamentals (solid line) and for the unmodified Stockman &amp; Sharpe 2-deg fundamentals (dashed line). This plot gives an indication of the size of the red-green chromatic signal and how it depends on the shapes of L- and M-cone fundamentals. </w:t>
      </w:r>
      <w:ins w:id="43" w:author="Andy Rider" w:date="2023-06-22T17:34:00Z">
        <w:r w:rsidR="00DC5A5B">
          <w:t xml:space="preserve">The panel on the bottom row shows the RGB colour matching functions </w:t>
        </w:r>
      </w:ins>
      <w:ins w:id="44" w:author="Andy Rider" w:date="2023-06-22T17:35:00Z">
        <w:r w:rsidR="00DC5A5B">
          <w:t>for the</w:t>
        </w:r>
      </w:ins>
      <w:ins w:id="45" w:author="Andy Rider" w:date="2023-06-22T17:36:00Z">
        <w:r w:rsidR="00F669E9">
          <w:t xml:space="preserve"> wavelengths shown on the main screen (</w:t>
        </w:r>
        <w:r w:rsidR="00950C95">
          <w:t>defaults are the</w:t>
        </w:r>
      </w:ins>
      <w:ins w:id="46" w:author="Andy Rider" w:date="2023-06-22T17:35:00Z">
        <w:r w:rsidR="00DC5A5B">
          <w:t xml:space="preserve"> standard Stiles and Burch</w:t>
        </w:r>
      </w:ins>
      <w:ins w:id="47" w:author="Andy Rider" w:date="2023-06-22T17:36:00Z">
        <w:r w:rsidR="00950C95">
          <w:t xml:space="preserve"> wavelengths)</w:t>
        </w:r>
      </w:ins>
    </w:p>
    <w:p w14:paraId="5F4CA275" w14:textId="77777777" w:rsidR="00FC20B2" w:rsidRDefault="00FC20B2" w:rsidP="00FC20B2">
      <w:pPr>
        <w:ind w:firstLine="720"/>
        <w:rPr>
          <w:noProof/>
          <w:lang w:eastAsia="en-GB"/>
        </w:rPr>
      </w:pPr>
      <w:r w:rsidRPr="005D2DE5">
        <w:rPr>
          <w:noProof/>
          <w:lang w:eastAsia="en-GB"/>
        </w:rPr>
        <w:t xml:space="preserve">The user can </w:t>
      </w:r>
      <w:r>
        <w:rPr>
          <w:noProof/>
          <w:lang w:eastAsia="en-GB"/>
        </w:rPr>
        <w:t xml:space="preserve">repeatedly </w:t>
      </w:r>
      <w:r w:rsidRPr="005D2DE5">
        <w:rPr>
          <w:noProof/>
          <w:lang w:eastAsia="en-GB"/>
        </w:rPr>
        <w:t xml:space="preserve">go back and change the parameters </w:t>
      </w:r>
      <w:r>
        <w:rPr>
          <w:noProof/>
          <w:lang w:eastAsia="en-GB"/>
        </w:rPr>
        <w:t>or codons to produce more plots in new windows.</w:t>
      </w:r>
    </w:p>
    <w:p w14:paraId="1A013D05" w14:textId="73356EB9" w:rsidR="00FC20B2" w:rsidRPr="006F4EB5" w:rsidRDefault="00FC20B2" w:rsidP="00FC20B2">
      <w:pPr>
        <w:ind w:firstLine="720"/>
        <w:rPr>
          <w:noProof/>
          <w:lang w:eastAsia="en-GB"/>
        </w:rPr>
      </w:pPr>
      <w:r>
        <w:rPr>
          <w:noProof/>
          <w:lang w:eastAsia="en-GB"/>
        </w:rPr>
        <w:t xml:space="preserve">If users want to store the newly generated cone fundamentals as </w:t>
      </w:r>
      <w:del w:id="48" w:author="Andy Rider" w:date="2023-06-22T16:43:00Z">
        <w:r w:rsidDel="00F76063">
          <w:rPr>
            <w:noProof/>
            <w:lang w:eastAsia="en-GB"/>
          </w:rPr>
          <w:delText xml:space="preserve">csv </w:delText>
        </w:r>
      </w:del>
      <w:ins w:id="49" w:author="Andy Rider" w:date="2023-06-22T16:43:00Z">
        <w:r w:rsidR="00F76063">
          <w:rPr>
            <w:noProof/>
            <w:lang w:eastAsia="en-GB"/>
          </w:rPr>
          <w:t>an Excel</w:t>
        </w:r>
      </w:ins>
      <w:del w:id="50" w:author="Andy Rider" w:date="2023-06-22T16:43:00Z">
        <w:r w:rsidDel="00F76063">
          <w:rPr>
            <w:noProof/>
            <w:lang w:eastAsia="en-GB"/>
          </w:rPr>
          <w:delText>(comma-separated values) data</w:delText>
        </w:r>
      </w:del>
      <w:r>
        <w:rPr>
          <w:noProof/>
          <w:lang w:eastAsia="en-GB"/>
        </w:rPr>
        <w:t xml:space="preserve"> file</w:t>
      </w:r>
      <w:del w:id="51" w:author="Andy Rider" w:date="2023-06-22T16:43:00Z">
        <w:r w:rsidDel="00D17B52">
          <w:rPr>
            <w:noProof/>
            <w:lang w:eastAsia="en-GB"/>
          </w:rPr>
          <w:delText>s</w:delText>
        </w:r>
      </w:del>
      <w:r>
        <w:rPr>
          <w:noProof/>
          <w:lang w:eastAsia="en-GB"/>
        </w:rPr>
        <w:t xml:space="preserve">, they should use the the yellow frame on the right hand side of the main screen, which is highlighted in Figure </w:t>
      </w:r>
      <w:del w:id="52" w:author="X" w:date="2023-06-27T14:37:00Z">
        <w:r w:rsidDel="00A073A0">
          <w:rPr>
            <w:noProof/>
            <w:lang w:eastAsia="en-GB"/>
          </w:rPr>
          <w:delText>13</w:delText>
        </w:r>
      </w:del>
      <w:ins w:id="53" w:author="X" w:date="2023-06-27T14:37:00Z">
        <w:r w:rsidR="00A073A0">
          <w:rPr>
            <w:noProof/>
            <w:lang w:eastAsia="en-GB"/>
          </w:rPr>
          <w:t>4</w:t>
        </w:r>
      </w:ins>
      <w:r w:rsidRPr="005D2DE5">
        <w:rPr>
          <w:noProof/>
          <w:lang w:eastAsia="en-GB"/>
        </w:rPr>
        <w:t>.</w:t>
      </w:r>
      <w:r>
        <w:rPr>
          <w:noProof/>
          <w:lang w:eastAsia="en-GB"/>
        </w:rPr>
        <w:t xml:space="preserve"> There are </w:t>
      </w:r>
      <w:del w:id="54" w:author="X" w:date="2023-06-27T14:37:00Z">
        <w:r w:rsidDel="00A073A0">
          <w:rPr>
            <w:noProof/>
            <w:lang w:eastAsia="en-GB"/>
          </w:rPr>
          <w:delText xml:space="preserve">eight </w:delText>
        </w:r>
      </w:del>
      <w:ins w:id="55" w:author="X" w:date="2023-06-27T14:37:00Z">
        <w:r w:rsidR="00A073A0">
          <w:rPr>
            <w:noProof/>
            <w:lang w:eastAsia="en-GB"/>
          </w:rPr>
          <w:t>nine</w:t>
        </w:r>
        <w:r w:rsidR="00A073A0">
          <w:rPr>
            <w:noProof/>
            <w:lang w:eastAsia="en-GB"/>
          </w:rPr>
          <w:t xml:space="preserve"> </w:t>
        </w:r>
      </w:ins>
      <w:r>
        <w:rPr>
          <w:noProof/>
          <w:lang w:eastAsia="en-GB"/>
        </w:rPr>
        <w:t>data output options (1-</w:t>
      </w:r>
      <w:del w:id="56" w:author="X" w:date="2023-06-27T14:37:00Z">
        <w:r w:rsidDel="00A073A0">
          <w:rPr>
            <w:noProof/>
            <w:lang w:eastAsia="en-GB"/>
          </w:rPr>
          <w:delText>8</w:delText>
        </w:r>
      </w:del>
      <w:ins w:id="57" w:author="X" w:date="2023-06-27T14:37:00Z">
        <w:r w:rsidR="00A073A0">
          <w:rPr>
            <w:noProof/>
            <w:lang w:eastAsia="en-GB"/>
          </w:rPr>
          <w:t>9</w:t>
        </w:r>
      </w:ins>
      <w:r>
        <w:rPr>
          <w:noProof/>
          <w:lang w:eastAsia="en-GB"/>
        </w:rPr>
        <w:t xml:space="preserve">), each of which can be selected using radio buttons.  The new LMS cone fundamentals can be saved in (1) linear quantal units, (2) logarithmic quantal units, </w:t>
      </w:r>
      <w:r>
        <w:rPr>
          <w:noProof/>
          <w:lang w:eastAsia="en-GB"/>
        </w:rPr>
        <w:lastRenderedPageBreak/>
        <w:t xml:space="preserve">(3) linear energy units, or (4) logarithmic energy units. </w:t>
      </w:r>
      <w:r>
        <w:rPr>
          <w:b/>
          <w:noProof/>
          <w:lang w:eastAsia="en-GB"/>
        </w:rPr>
        <mc:AlternateContent>
          <mc:Choice Requires="wpg">
            <w:drawing>
              <wp:anchor distT="0" distB="0" distL="114300" distR="114300" simplePos="0" relativeHeight="251661312" behindDoc="0" locked="0" layoutInCell="1" allowOverlap="1" wp14:anchorId="13EC41D5" wp14:editId="05A03C8C">
                <wp:simplePos x="0" y="0"/>
                <wp:positionH relativeFrom="column">
                  <wp:posOffset>114300</wp:posOffset>
                </wp:positionH>
                <wp:positionV relativeFrom="paragraph">
                  <wp:posOffset>349885</wp:posOffset>
                </wp:positionV>
                <wp:extent cx="1781810" cy="3236595"/>
                <wp:effectExtent l="0" t="0" r="8890" b="1905"/>
                <wp:wrapSquare wrapText="bothSides"/>
                <wp:docPr id="40" name="Group 40"/>
                <wp:cNvGraphicFramePr/>
                <a:graphic xmlns:a="http://schemas.openxmlformats.org/drawingml/2006/main">
                  <a:graphicData uri="http://schemas.microsoft.com/office/word/2010/wordprocessingGroup">
                    <wpg:wgp>
                      <wpg:cNvGrpSpPr/>
                      <wpg:grpSpPr>
                        <a:xfrm>
                          <a:off x="0" y="0"/>
                          <a:ext cx="1781810" cy="3236595"/>
                          <a:chOff x="0" y="1657"/>
                          <a:chExt cx="1781810" cy="3234811"/>
                        </a:xfrm>
                      </wpg:grpSpPr>
                      <pic:pic xmlns:pic="http://schemas.openxmlformats.org/drawingml/2006/picture">
                        <pic:nvPicPr>
                          <pic:cNvPr id="18" name="Picture 18"/>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bwMode="auto">
                          <a:xfrm>
                            <a:off x="54501" y="1657"/>
                            <a:ext cx="1672807" cy="2660511"/>
                          </a:xfrm>
                          <a:prstGeom prst="rect">
                            <a:avLst/>
                          </a:prstGeom>
                          <a:ln>
                            <a:noFill/>
                          </a:ln>
                          <a:extLst>
                            <a:ext uri="{53640926-AAD7-44D8-BBD7-CCE9431645EC}">
                              <a14:shadowObscured xmlns:a14="http://schemas.microsoft.com/office/drawing/2010/main"/>
                            </a:ext>
                          </a:extLst>
                        </pic:spPr>
                      </pic:pic>
                      <wps:wsp>
                        <wps:cNvPr id="39" name="Text Box 39"/>
                        <wps:cNvSpPr txBox="1"/>
                        <wps:spPr>
                          <a:xfrm>
                            <a:off x="0" y="2723671"/>
                            <a:ext cx="1781810" cy="512797"/>
                          </a:xfrm>
                          <a:prstGeom prst="rect">
                            <a:avLst/>
                          </a:prstGeom>
                          <a:solidFill>
                            <a:prstClr val="white"/>
                          </a:solidFill>
                          <a:ln>
                            <a:noFill/>
                          </a:ln>
                        </wps:spPr>
                        <wps:txbx>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ins w:id="58" w:author="X" w:date="2023-06-27T14:22:00Z">
                                <w:r w:rsidR="00DF2AD4">
                                  <w:rPr>
                                    <w:color w:val="000000" w:themeColor="text1"/>
                                    <w:sz w:val="20"/>
                                    <w:szCs w:val="20"/>
                                  </w:rPr>
                                  <w:t xml:space="preserve"> (in Main window)</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C41D5" id="Group 40" o:spid="_x0000_s1032" style="position:absolute;left:0;text-align:left;margin-left:9pt;margin-top:27.55pt;width:140.3pt;height:254.85pt;z-index:251661312" coordorigin=",16" coordsize="17818,3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">
                <v:shape id="Picture 18" o:spid="_x0000_s1033" type="#_x0000_t75" style="position:absolute;left:545;top:16;width:16728;height:2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">
                  <v:imagedata r:id="rId18" o:title=""/>
                </v:shape>
                <v:shape id="Text Box 39" o:spid="_x0000_s1034" type="#_x0000_t202" style="position:absolute;top:27236;width:1781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ins w:id="59" w:author="X" w:date="2023-06-27T14:22:00Z">
                          <w:r w:rsidR="00DF2AD4">
                            <w:rPr>
                              <w:color w:val="000000" w:themeColor="text1"/>
                              <w:sz w:val="20"/>
                              <w:szCs w:val="20"/>
                            </w:rPr>
                            <w:t xml:space="preserve"> (in Main window)</w:t>
                          </w:r>
                        </w:ins>
                      </w:p>
                    </w:txbxContent>
                  </v:textbox>
                </v:shape>
                <w10:wrap type="square"/>
              </v:group>
            </w:pict>
          </mc:Fallback>
        </mc:AlternateContent>
      </w:r>
      <w:r>
        <w:rPr>
          <w:noProof/>
          <w:lang w:eastAsia="en-GB"/>
        </w:rPr>
        <w:t xml:space="preserve">Or the retinal cone spectral sensitivities can be saved as (5) linear quantal units, and (6) logarithmic quantal units. </w:t>
      </w:r>
      <w:del w:id="60" w:author="X" w:date="2023-06-27T14:23:00Z">
        <w:r w:rsidDel="006A5353">
          <w:rPr>
            <w:noProof/>
            <w:lang w:eastAsia="en-GB"/>
          </w:rPr>
          <w:delText>Lastly, t</w:delText>
        </w:r>
      </w:del>
      <w:ins w:id="61" w:author="X" w:date="2023-06-27T14:23:00Z">
        <w:r w:rsidR="006A5353">
          <w:rPr>
            <w:noProof/>
            <w:lang w:eastAsia="en-GB"/>
          </w:rPr>
          <w:t>T</w:t>
        </w:r>
      </w:ins>
      <w:r>
        <w:rPr>
          <w:noProof/>
          <w:lang w:eastAsia="en-GB"/>
        </w:rPr>
        <w:t xml:space="preserve">he photopigment absorbance functions can be saved in linear (7) and logarithmic (8) units. </w:t>
      </w:r>
      <w:ins w:id="62" w:author="X" w:date="2023-06-27T14:23:00Z">
        <w:r w:rsidR="00554743">
          <w:rPr>
            <w:noProof/>
            <w:lang w:eastAsia="en-GB"/>
          </w:rPr>
          <w:t>Finally, colour-matching functions for a triplet of wavelengths</w:t>
        </w:r>
      </w:ins>
      <w:ins w:id="63" w:author="X" w:date="2023-06-27T14:37:00Z">
        <w:r w:rsidR="00335F20">
          <w:rPr>
            <w:noProof/>
            <w:lang w:eastAsia="en-GB"/>
          </w:rPr>
          <w:t xml:space="preserve"> (9)</w:t>
        </w:r>
      </w:ins>
      <w:ins w:id="64" w:author="X" w:date="2023-06-27T14:23:00Z">
        <w:r w:rsidR="00554743">
          <w:rPr>
            <w:noProof/>
            <w:lang w:eastAsia="en-GB"/>
          </w:rPr>
          <w:t xml:space="preserve"> (default is Stiles and Burch’s</w:t>
        </w:r>
        <w:r w:rsidR="00FC096C">
          <w:rPr>
            <w:noProof/>
            <w:lang w:eastAsia="en-GB"/>
          </w:rPr>
          <w:t xml:space="preserve"> RGB</w:t>
        </w:r>
        <w:r w:rsidR="00554743">
          <w:rPr>
            <w:noProof/>
            <w:lang w:eastAsia="en-GB"/>
          </w:rPr>
          <w:t>)</w:t>
        </w:r>
      </w:ins>
      <w:ins w:id="65" w:author="X" w:date="2023-06-27T14:24:00Z">
        <w:r w:rsidR="00FC096C">
          <w:rPr>
            <w:noProof/>
            <w:lang w:eastAsia="en-GB"/>
          </w:rPr>
          <w:t xml:space="preserve"> can be saved.</w:t>
        </w:r>
      </w:ins>
      <w:del w:id="66" w:author="X" w:date="2023-06-27T14:23:00Z">
        <w:r w:rsidDel="00554743">
          <w:rPr>
            <w:noProof/>
            <w:lang w:eastAsia="en-GB"/>
          </w:rPr>
          <w:delText xml:space="preserve">The default </w:delText>
        </w:r>
      </w:del>
    </w:p>
    <w:p w14:paraId="3C8EAC7A" w14:textId="014D4E15" w:rsidR="00FC20B2" w:rsidRDefault="00FC20B2" w:rsidP="00FC20B2">
      <w:pPr>
        <w:ind w:firstLine="720"/>
      </w:pPr>
      <w:r w:rsidRPr="006F4EB5">
        <w:t xml:space="preserve">The </w:t>
      </w:r>
      <w:r>
        <w:t>“</w:t>
      </w:r>
      <w:del w:id="67" w:author="X" w:date="2023-06-27T14:24:00Z">
        <w:r w:rsidDel="00FC096C">
          <w:delText>N</w:delText>
        </w:r>
        <w:r w:rsidRPr="006F4EB5" w:rsidDel="00FC096C">
          <w:delText xml:space="preserve">ame </w:delText>
        </w:r>
        <w:r w:rsidDel="00FC096C">
          <w:delText>for new CMFs directory and files</w:delText>
        </w:r>
      </w:del>
      <w:ins w:id="68" w:author="X" w:date="2023-06-27T14:24:00Z">
        <w:r w:rsidR="00FC096C" w:rsidRPr="00CA0E4F">
          <w:rPr>
            <w:i/>
            <w:iCs/>
            <w:rPrChange w:id="69" w:author="X" w:date="2023-06-27T14:27:00Z">
              <w:rPr/>
            </w:rPrChange>
          </w:rPr>
          <w:t>CMFs directory</w:t>
        </w:r>
      </w:ins>
      <w:del w:id="70" w:author="X" w:date="2023-06-27T14:26:00Z">
        <w:r w:rsidDel="00471580">
          <w:delText>”</w:delText>
        </w:r>
      </w:del>
      <w:r>
        <w:t xml:space="preserve"> </w:t>
      </w:r>
      <w:r w:rsidRPr="006F4EB5">
        <w:t xml:space="preserve">entered into the editable text box </w:t>
      </w:r>
      <w:r>
        <w:t xml:space="preserve">at the bottom </w:t>
      </w:r>
      <w:r w:rsidRPr="006F4EB5">
        <w:t xml:space="preserve">is used to write a subdirectory of the </w:t>
      </w:r>
      <w:del w:id="71" w:author="X" w:date="2023-06-27T14:24:00Z">
        <w:r w:rsidRPr="006F4EB5" w:rsidDel="00472AF4">
          <w:delText>same name in the data_out</w:delText>
        </w:r>
      </w:del>
      <w:ins w:id="72" w:author="X" w:date="2023-06-27T14:25:00Z">
        <w:r w:rsidR="00472AF4">
          <w:t>current</w:t>
        </w:r>
      </w:ins>
      <w:r w:rsidRPr="006F4EB5">
        <w:t xml:space="preserve"> directory. The</w:t>
      </w:r>
      <w:ins w:id="73" w:author="X" w:date="2023-06-27T14:25:00Z">
        <w:r w:rsidR="000110D6">
          <w:t xml:space="preserve"> data is saved </w:t>
        </w:r>
      </w:ins>
      <w:ins w:id="74" w:author="X" w:date="2023-06-27T14:27:00Z">
        <w:r w:rsidR="00F574D9">
          <w:t>within that directory</w:t>
        </w:r>
        <w:r w:rsidR="00F574D9">
          <w:t xml:space="preserve"> </w:t>
        </w:r>
      </w:ins>
      <w:ins w:id="75" w:author="X" w:date="2023-06-27T14:25:00Z">
        <w:r w:rsidR="000110D6">
          <w:t>with</w:t>
        </w:r>
      </w:ins>
      <w:ins w:id="76" w:author="X" w:date="2023-06-27T14:27:00Z">
        <w:r w:rsidR="00CA0E4F">
          <w:t xml:space="preserve"> the name </w:t>
        </w:r>
        <w:r w:rsidR="00F574D9">
          <w:t>in the</w:t>
        </w:r>
      </w:ins>
      <w:ins w:id="77" w:author="X" w:date="2023-06-27T14:25:00Z">
        <w:r w:rsidR="000110D6">
          <w:t xml:space="preserve"> “</w:t>
        </w:r>
        <w:r w:rsidR="000110D6" w:rsidRPr="00CA0E4F">
          <w:rPr>
            <w:i/>
            <w:iCs/>
            <w:rPrChange w:id="78" w:author="X" w:date="2023-06-27T14:27:00Z">
              <w:rPr/>
            </w:rPrChange>
          </w:rPr>
          <w:t>CMFs filename</w:t>
        </w:r>
        <w:r w:rsidR="000110D6">
          <w:t>”</w:t>
        </w:r>
      </w:ins>
      <w:ins w:id="79" w:author="X" w:date="2023-06-27T14:27:00Z">
        <w:r w:rsidR="00F574D9">
          <w:t xml:space="preserve"> editable text box</w:t>
        </w:r>
      </w:ins>
      <w:del w:id="80" w:author="X" w:date="2023-06-27T14:25:00Z">
        <w:r w:rsidRPr="006F4EB5" w:rsidDel="000110D6">
          <w:delText xml:space="preserve"> name is also used to name the data files</w:delText>
        </w:r>
        <w:r w:rsidDel="000110D6">
          <w:delText xml:space="preserve"> stored</w:delText>
        </w:r>
      </w:del>
      <w:del w:id="81" w:author="X" w:date="2023-06-27T14:27:00Z">
        <w:r w:rsidDel="00F574D9">
          <w:delText xml:space="preserve"> within that directory</w:delText>
        </w:r>
      </w:del>
      <w:r w:rsidRPr="006F4EB5">
        <w:t>.</w:t>
      </w:r>
      <w:ins w:id="82" w:author="X" w:date="2023-06-27T14:26:00Z">
        <w:r w:rsidR="00525042">
          <w:t xml:space="preserve"> A warning will be given </w:t>
        </w:r>
      </w:ins>
      <w:ins w:id="83" w:author="X" w:date="2023-06-27T14:29:00Z">
        <w:r w:rsidR="00FE017B">
          <w:t>if</w:t>
        </w:r>
      </w:ins>
      <w:ins w:id="84" w:author="X" w:date="2023-06-27T14:26:00Z">
        <w:r w:rsidR="00525042">
          <w:t xml:space="preserve"> a file</w:t>
        </w:r>
      </w:ins>
      <w:ins w:id="85" w:author="X" w:date="2023-06-27T14:29:00Z">
        <w:r w:rsidR="000551F2">
          <w:t xml:space="preserve"> with that name</w:t>
        </w:r>
      </w:ins>
      <w:ins w:id="86" w:author="X" w:date="2023-06-27T14:38:00Z">
        <w:r w:rsidR="00335F20">
          <w:t xml:space="preserve"> </w:t>
        </w:r>
      </w:ins>
      <w:ins w:id="87" w:author="X" w:date="2023-06-27T14:29:00Z">
        <w:r w:rsidR="000551F2">
          <w:t>already exists</w:t>
        </w:r>
      </w:ins>
      <w:ins w:id="88" w:author="X" w:date="2023-06-27T14:38:00Z">
        <w:r w:rsidR="004817A7">
          <w:t xml:space="preserve"> and will not be overwritten</w:t>
        </w:r>
      </w:ins>
      <w:ins w:id="89" w:author="X" w:date="2023-06-27T14:26:00Z">
        <w:r w:rsidR="00525042">
          <w:t xml:space="preserve"> unless the </w:t>
        </w:r>
        <w:r w:rsidR="00525042" w:rsidRPr="00471580">
          <w:rPr>
            <w:i/>
            <w:iCs/>
            <w:rPrChange w:id="90" w:author="X" w:date="2023-06-27T14:26:00Z">
              <w:rPr/>
            </w:rPrChange>
          </w:rPr>
          <w:t xml:space="preserve">Overwrite </w:t>
        </w:r>
      </w:ins>
      <w:ins w:id="91" w:author="X" w:date="2023-06-27T14:29:00Z">
        <w:r w:rsidR="00FE017B">
          <w:rPr>
            <w:i/>
            <w:iCs/>
          </w:rPr>
          <w:t>file</w:t>
        </w:r>
      </w:ins>
      <w:ins w:id="92" w:author="X" w:date="2023-06-27T14:26:00Z">
        <w:r w:rsidR="00525042">
          <w:t xml:space="preserve"> </w:t>
        </w:r>
        <w:r w:rsidR="00471580">
          <w:t>checkbox is checked.</w:t>
        </w:r>
      </w:ins>
    </w:p>
    <w:p w14:paraId="487B9EFC" w14:textId="2B70D978" w:rsidR="00FC20B2" w:rsidDel="00560217" w:rsidRDefault="00FC20B2" w:rsidP="00FC20B2">
      <w:pPr>
        <w:ind w:firstLine="720"/>
        <w:rPr>
          <w:del w:id="93" w:author="X" w:date="2023-06-27T14:30:00Z"/>
        </w:rPr>
      </w:pPr>
      <w:del w:id="94" w:author="X" w:date="2023-06-27T14:30:00Z">
        <w:r w:rsidDel="00560217">
          <w:delText>If a directory of the same name exists, the message “</w:delText>
        </w:r>
        <w:r w:rsidRPr="0038143C" w:rsidDel="00560217">
          <w:delText>Name exists: change or overwrite</w:delText>
        </w:r>
        <w:r w:rsidDel="00560217">
          <w:delText>” appears under the text box</w:delText>
        </w:r>
        <w:r w:rsidRPr="0038143C" w:rsidDel="00560217">
          <w:delText>.</w:delText>
        </w:r>
        <w:r w:rsidDel="00560217">
          <w:delText xml:space="preserve"> The user should either tick the “Overwrite?” box, in which case the directory will be deleted and replaced, or change the name to a unique name. The automatic naming convention for the output files in the directory “NewName” is:</w:delText>
        </w:r>
      </w:del>
    </w:p>
    <w:p w14:paraId="498EFB25" w14:textId="27554C31" w:rsidR="00FC20B2" w:rsidDel="00560217" w:rsidRDefault="00FC20B2" w:rsidP="00FC20B2">
      <w:pPr>
        <w:pStyle w:val="ListParagraph"/>
        <w:numPr>
          <w:ilvl w:val="0"/>
          <w:numId w:val="1"/>
        </w:numPr>
        <w:rPr>
          <w:del w:id="95" w:author="X" w:date="2023-06-27T14:30:00Z"/>
        </w:rPr>
      </w:pPr>
      <w:del w:id="96" w:author="X" w:date="2023-06-27T14:30:00Z">
        <w:r w:rsidDel="00560217">
          <w:delText>NewName_</w:delText>
        </w:r>
        <w:r w:rsidRPr="00D434B5" w:rsidDel="00560217">
          <w:delText>lin</w:delText>
        </w:r>
        <w:r w:rsidDel="00560217">
          <w:delText>Q</w:delText>
        </w:r>
        <w:r w:rsidRPr="00D434B5" w:rsidDel="00560217">
          <w:delText>_cornea.csv</w:delText>
        </w:r>
      </w:del>
    </w:p>
    <w:p w14:paraId="0D458CDE" w14:textId="086D587C" w:rsidR="00FC20B2" w:rsidDel="00560217" w:rsidRDefault="00FC20B2" w:rsidP="00FC20B2">
      <w:pPr>
        <w:pStyle w:val="ListParagraph"/>
        <w:numPr>
          <w:ilvl w:val="0"/>
          <w:numId w:val="1"/>
        </w:numPr>
        <w:rPr>
          <w:del w:id="97" w:author="X" w:date="2023-06-27T14:30:00Z"/>
        </w:rPr>
      </w:pPr>
      <w:del w:id="98" w:author="X" w:date="2023-06-27T14:30:00Z">
        <w:r w:rsidDel="00560217">
          <w:delText>NewName_</w:delText>
        </w:r>
        <w:r w:rsidRPr="00D434B5" w:rsidDel="00560217">
          <w:delText>l</w:delText>
        </w:r>
        <w:r w:rsidDel="00560217">
          <w:delText>ogQ</w:delText>
        </w:r>
        <w:r w:rsidRPr="00D434B5" w:rsidDel="00560217">
          <w:delText>_cornea.csv</w:delText>
        </w:r>
      </w:del>
    </w:p>
    <w:p w14:paraId="4039CCA2" w14:textId="5974424F" w:rsidR="00FC20B2" w:rsidDel="00560217" w:rsidRDefault="00FC20B2" w:rsidP="00FC20B2">
      <w:pPr>
        <w:pStyle w:val="ListParagraph"/>
        <w:numPr>
          <w:ilvl w:val="0"/>
          <w:numId w:val="1"/>
        </w:numPr>
        <w:rPr>
          <w:del w:id="99" w:author="X" w:date="2023-06-27T14:30:00Z"/>
        </w:rPr>
      </w:pPr>
      <w:del w:id="100" w:author="X" w:date="2023-06-27T14:30:00Z">
        <w:r w:rsidDel="00560217">
          <w:delText>NewName_</w:delText>
        </w:r>
        <w:r w:rsidRPr="00D434B5" w:rsidDel="00560217">
          <w:delText>linE_cornea.csv</w:delText>
        </w:r>
      </w:del>
    </w:p>
    <w:p w14:paraId="046C2E3C" w14:textId="0C9DEEB6" w:rsidR="00FC20B2" w:rsidDel="00560217" w:rsidRDefault="00FC20B2" w:rsidP="00FC20B2">
      <w:pPr>
        <w:pStyle w:val="ListParagraph"/>
        <w:numPr>
          <w:ilvl w:val="0"/>
          <w:numId w:val="1"/>
        </w:numPr>
        <w:rPr>
          <w:del w:id="101" w:author="X" w:date="2023-06-27T14:30:00Z"/>
        </w:rPr>
      </w:pPr>
      <w:del w:id="102" w:author="X" w:date="2023-06-27T14:30:00Z">
        <w:r w:rsidDel="00560217">
          <w:delText>NewName_</w:delText>
        </w:r>
        <w:r w:rsidRPr="00D434B5" w:rsidDel="00560217">
          <w:delText>l</w:delText>
        </w:r>
        <w:r w:rsidDel="00560217">
          <w:delText>ogE</w:delText>
        </w:r>
        <w:r w:rsidRPr="00D434B5" w:rsidDel="00560217">
          <w:delText>_cornea.csv</w:delText>
        </w:r>
      </w:del>
    </w:p>
    <w:p w14:paraId="45365CEF" w14:textId="02FAC293" w:rsidR="00FC20B2" w:rsidDel="00560217" w:rsidRDefault="00FC20B2" w:rsidP="00FC20B2">
      <w:pPr>
        <w:pStyle w:val="ListParagraph"/>
        <w:numPr>
          <w:ilvl w:val="0"/>
          <w:numId w:val="1"/>
        </w:numPr>
        <w:rPr>
          <w:del w:id="103" w:author="X" w:date="2023-06-27T14:30:00Z"/>
        </w:rPr>
      </w:pPr>
      <w:del w:id="104" w:author="X" w:date="2023-06-27T14:30:00Z">
        <w:r w:rsidDel="00560217">
          <w:delText>NewName</w:delText>
        </w:r>
        <w:r w:rsidRPr="0038143C" w:rsidDel="00560217">
          <w:delText>_linQ_retina.csv</w:delText>
        </w:r>
      </w:del>
    </w:p>
    <w:p w14:paraId="51980BF3" w14:textId="137D0A89" w:rsidR="00FC20B2" w:rsidDel="00560217" w:rsidRDefault="00FC20B2" w:rsidP="00FC20B2">
      <w:pPr>
        <w:pStyle w:val="ListParagraph"/>
        <w:numPr>
          <w:ilvl w:val="0"/>
          <w:numId w:val="1"/>
        </w:numPr>
        <w:rPr>
          <w:del w:id="105" w:author="X" w:date="2023-06-27T14:30:00Z"/>
        </w:rPr>
      </w:pPr>
      <w:del w:id="106" w:author="X" w:date="2023-06-27T14:30:00Z">
        <w:r w:rsidDel="00560217">
          <w:delText>NewName</w:delText>
        </w:r>
        <w:r w:rsidRPr="0038143C" w:rsidDel="00560217">
          <w:delText>_l</w:delText>
        </w:r>
        <w:r w:rsidDel="00560217">
          <w:delText>og</w:delText>
        </w:r>
        <w:r w:rsidRPr="0038143C" w:rsidDel="00560217">
          <w:delText>Q_retina.csv</w:delText>
        </w:r>
      </w:del>
    </w:p>
    <w:p w14:paraId="510F3BEC" w14:textId="5B32CABC" w:rsidR="00FC20B2" w:rsidRPr="006F4EB5" w:rsidDel="00560217" w:rsidRDefault="00FC20B2" w:rsidP="00FC20B2">
      <w:pPr>
        <w:pStyle w:val="ListParagraph"/>
        <w:numPr>
          <w:ilvl w:val="0"/>
          <w:numId w:val="1"/>
        </w:numPr>
        <w:rPr>
          <w:del w:id="107" w:author="X" w:date="2023-06-27T14:30:00Z"/>
        </w:rPr>
      </w:pPr>
      <w:del w:id="108" w:author="X" w:date="2023-06-27T14:30:00Z">
        <w:r w:rsidDel="00560217">
          <w:delText>NewName</w:delText>
        </w:r>
        <w:r w:rsidRPr="0038143C" w:rsidDel="00560217">
          <w:delText>_lin_Abs.csv</w:delText>
        </w:r>
        <w:r w:rsidDel="00560217">
          <w:delText xml:space="preserve">  </w:delText>
        </w:r>
      </w:del>
    </w:p>
    <w:p w14:paraId="507AB3FC" w14:textId="7F497CE2" w:rsidR="00FC20B2" w:rsidRPr="006F4EB5" w:rsidDel="00560217" w:rsidRDefault="00FC20B2" w:rsidP="00FC20B2">
      <w:pPr>
        <w:pStyle w:val="ListParagraph"/>
        <w:numPr>
          <w:ilvl w:val="0"/>
          <w:numId w:val="1"/>
        </w:numPr>
        <w:rPr>
          <w:del w:id="109" w:author="X" w:date="2023-06-27T14:30:00Z"/>
        </w:rPr>
      </w:pPr>
      <w:del w:id="110" w:author="X" w:date="2023-06-27T14:30:00Z">
        <w:r w:rsidDel="00560217">
          <w:delText>NewName</w:delText>
        </w:r>
        <w:r w:rsidRPr="0038143C" w:rsidDel="00560217">
          <w:delText>_l</w:delText>
        </w:r>
        <w:r w:rsidDel="00560217">
          <w:delText>og</w:delText>
        </w:r>
        <w:r w:rsidRPr="0038143C" w:rsidDel="00560217">
          <w:delText>_Abs.csv</w:delText>
        </w:r>
        <w:r w:rsidDel="00560217">
          <w:delText xml:space="preserve">  </w:delText>
        </w:r>
      </w:del>
    </w:p>
    <w:p w14:paraId="0E57AFEE" w14:textId="4DFF1205" w:rsidR="00FC20B2" w:rsidDel="00560217" w:rsidRDefault="00FC20B2" w:rsidP="00FC20B2">
      <w:pPr>
        <w:ind w:firstLine="720"/>
        <w:rPr>
          <w:del w:id="111" w:author="X" w:date="2023-06-27T14:30:00Z"/>
          <w:noProof/>
          <w:lang w:eastAsia="en-GB"/>
        </w:rPr>
      </w:pPr>
      <w:del w:id="112" w:author="X" w:date="2023-06-27T14:30:00Z">
        <w:r w:rsidDel="00560217">
          <w:delText xml:space="preserve">The *.csv files can be opened directly in Excel and many other programs. </w:delText>
        </w:r>
        <w:r w:rsidRPr="005D2DE5" w:rsidDel="00560217">
          <w:rPr>
            <w:noProof/>
            <w:lang w:eastAsia="en-GB"/>
          </w:rPr>
          <w:delText xml:space="preserve">The user can </w:delText>
        </w:r>
        <w:r w:rsidDel="00560217">
          <w:rPr>
            <w:noProof/>
            <w:lang w:eastAsia="en-GB"/>
          </w:rPr>
          <w:delText xml:space="preserve">repeatedly </w:delText>
        </w:r>
        <w:r w:rsidRPr="005D2DE5" w:rsidDel="00560217">
          <w:rPr>
            <w:noProof/>
            <w:lang w:eastAsia="en-GB"/>
          </w:rPr>
          <w:delText xml:space="preserve">go back and change the parameters </w:delText>
        </w:r>
        <w:r w:rsidDel="00560217">
          <w:rPr>
            <w:noProof/>
            <w:lang w:eastAsia="en-GB"/>
          </w:rPr>
          <w:delText>or codons to produce new data files.</w:delText>
        </w:r>
      </w:del>
    </w:p>
    <w:p w14:paraId="5504E7B8" w14:textId="74D55866" w:rsidR="00FC20B2" w:rsidRDefault="00FC20B2" w:rsidP="00FC20B2">
      <w:pPr>
        <w:ind w:firstLine="720"/>
      </w:pPr>
      <w:commentRangeStart w:id="113"/>
      <w:r w:rsidRPr="00CC70A4">
        <w:t xml:space="preserve">The contents of </w:t>
      </w:r>
      <w:r>
        <w:t xml:space="preserve">the “data_in” directory are shown in Figure </w:t>
      </w:r>
      <w:del w:id="114" w:author="X" w:date="2023-06-27T14:30:00Z">
        <w:r w:rsidDel="00560217">
          <w:delText>14</w:delText>
        </w:r>
      </w:del>
      <w:ins w:id="115" w:author="X" w:date="2023-06-27T14:30:00Z">
        <w:r w:rsidR="00560217">
          <w:t>5</w:t>
        </w:r>
      </w:ins>
      <w:r>
        <w:t>. They are comma-delimited value ascii files, copies of which can also be found on the CVRL website. The naming convention is:</w:t>
      </w:r>
    </w:p>
    <w:p w14:paraId="383A68C4" w14:textId="77777777" w:rsidR="00FC20B2" w:rsidRDefault="00FC20B2" w:rsidP="00FC20B2">
      <w:r>
        <w:t>“_fine”, “_1”, “_5” signify data at 0.1, 1 and 5-nm steps, respectively.</w:t>
      </w:r>
    </w:p>
    <w:p w14:paraId="33D208C3" w14:textId="77777777" w:rsidR="00FC20B2" w:rsidRDefault="00FC20B2" w:rsidP="00FC20B2">
      <w:r>
        <w:t xml:space="preserve">“ss” signifies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w:t>
      </w:r>
    </w:p>
    <w:p w14:paraId="1BA6E75A" w14:textId="77777777" w:rsidR="00FC20B2" w:rsidRDefault="00FC20B2" w:rsidP="00FC20B2">
      <w:r>
        <w:t>“2_10” signifies 2-deg fundamentals calculated from the 10-deg fundamentals (the standard 2-deg functions are so calculated—see above)</w:t>
      </w:r>
    </w:p>
    <w:p w14:paraId="6D06183F" w14:textId="77777777" w:rsidR="00FC20B2" w:rsidRDefault="00FC20B2" w:rsidP="00FC20B2">
      <w:r>
        <w:rPr>
          <w:b/>
          <w:noProof/>
          <w:lang w:eastAsia="en-GB"/>
        </w:rPr>
        <mc:AlternateContent>
          <mc:Choice Requires="wpg">
            <w:drawing>
              <wp:anchor distT="0" distB="0" distL="114300" distR="114300" simplePos="0" relativeHeight="251664384" behindDoc="0" locked="0" layoutInCell="1" allowOverlap="1" wp14:anchorId="29CEACAC" wp14:editId="78C3041E">
                <wp:simplePos x="0" y="0"/>
                <wp:positionH relativeFrom="margin">
                  <wp:posOffset>66675</wp:posOffset>
                </wp:positionH>
                <wp:positionV relativeFrom="paragraph">
                  <wp:posOffset>7620</wp:posOffset>
                </wp:positionV>
                <wp:extent cx="3667125" cy="3253740"/>
                <wp:effectExtent l="0" t="0" r="9525" b="3810"/>
                <wp:wrapSquare wrapText="bothSides"/>
                <wp:docPr id="43" name="Group 43"/>
                <wp:cNvGraphicFramePr/>
                <a:graphic xmlns:a="http://schemas.openxmlformats.org/drawingml/2006/main">
                  <a:graphicData uri="http://schemas.microsoft.com/office/word/2010/wordprocessingGroup">
                    <wpg:wgp>
                      <wpg:cNvGrpSpPr/>
                      <wpg:grpSpPr>
                        <a:xfrm>
                          <a:off x="0" y="0"/>
                          <a:ext cx="3667125" cy="3253740"/>
                          <a:chOff x="0" y="0"/>
                          <a:chExt cx="3667125" cy="3253740"/>
                        </a:xfrm>
                      </wpg:grpSpPr>
                      <pic:pic xmlns:pic="http://schemas.openxmlformats.org/drawingml/2006/picture">
                        <pic:nvPicPr>
                          <pic:cNvPr id="41" name="Picture 4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667125" cy="2841625"/>
                          </a:xfrm>
                          <a:prstGeom prst="rect">
                            <a:avLst/>
                          </a:prstGeom>
                        </pic:spPr>
                      </pic:pic>
                      <wps:wsp>
                        <wps:cNvPr id="42" name="Text Box 42"/>
                        <wps:cNvSpPr txBox="1"/>
                        <wps:spPr>
                          <a:xfrm>
                            <a:off x="0" y="2895600"/>
                            <a:ext cx="3667125" cy="358140"/>
                          </a:xfrm>
                          <a:prstGeom prst="rect">
                            <a:avLst/>
                          </a:prstGeom>
                          <a:solidFill>
                            <a:prstClr val="white"/>
                          </a:solidFill>
                          <a:ln>
                            <a:noFill/>
                          </a:ln>
                        </wps:spPr>
                        <wps:txbx>
                          <w:txbxContent>
                            <w:p w14:paraId="440FCF7C" w14:textId="69EFA998"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5</w:t>
                              </w:r>
                              <w:r w:rsidRPr="00C74309">
                                <w:rPr>
                                  <w:color w:val="000000" w:themeColor="text1"/>
                                  <w:sz w:val="20"/>
                                  <w:szCs w:val="20"/>
                                </w:rPr>
                                <w:t>. Data input csv fi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CEACAC" id="Group 43" o:spid="_x0000_s1035" style="position:absolute;margin-left:5.25pt;margin-top:.6pt;width:288.75pt;height:256.2pt;z-index:251664384;mso-position-horizontal-relative:margin" coordsize="36671,3253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">
                <v:shape id="Picture 41" o:spid="_x0000_s1036" type="#_x0000_t75" style="position:absolute;width:36671;height:28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">
                  <v:imagedata r:id="rId20" o:title=""/>
                </v:shape>
                <v:shape id="Text Box 42" o:spid="_x0000_s1037" type="#_x0000_t202" style="position:absolute;top:28956;width:3667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83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" stroked="f">
                  <v:textbox style="mso-fit-shape-to-text:t" inset="0,0,0,0">
                    <w:txbxContent>
                      <w:p w14:paraId="440FCF7C" w14:textId="69EFA998"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5</w:t>
                        </w:r>
                        <w:r w:rsidRPr="00C74309">
                          <w:rPr>
                            <w:color w:val="000000" w:themeColor="text1"/>
                            <w:sz w:val="20"/>
                            <w:szCs w:val="20"/>
                          </w:rPr>
                          <w:t>. Data input csv files</w:t>
                        </w:r>
                      </w:p>
                    </w:txbxContent>
                  </v:textbox>
                </v:shape>
                <w10:wrap type="square" anchorx="margin"/>
              </v:group>
            </w:pict>
          </mc:Fallback>
        </mc:AlternateContent>
      </w:r>
      <w:r>
        <w:t xml:space="preserve">10 signifies 10-deg cone fundamentals calculated as a linear transformation of the Stiles &amp; Burch </w:t>
      </w:r>
      <w:r>
        <w:fldChar w:fldCharType="begin"/>
      </w:r>
      <w:r>
        <w:instrText xml:space="preserve"> ADDIN EN.CITE &lt;EndNote&gt;&lt;Cite ExcludeAuth="1"&gt;&lt;Author&gt;Stiles&lt;/Author&gt;&lt;Year&gt;1959&lt;/Year&gt;&lt;RecNum&gt;214&lt;/RecNum&gt;&lt;DisplayText&gt;(1959)&lt;/DisplayText&gt;&lt;record&gt;&lt;rec-number&gt;214&lt;/rec-number&gt;&lt;foreign-keys&gt;&lt;key app="EN" db-id="xxd5s9xfmvavdkefvfz5dzvorptr9z0zsszs" timestamp="0"&gt;214&lt;/key&gt;&lt;key app="ENWeb" db-id="SXXMKgrtqgYAABm48sA"&gt;213&lt;/key&gt;&lt;/foreign-keys&gt;&lt;ref-type name="Journal Article"&gt;17&lt;/ref-type&gt;&lt;contributors&gt;&lt;authors&gt;&lt;author&gt;Stiles, W.S.&lt;/author&gt;&lt;author&gt;Burch, J.M.&lt;/author&gt;&lt;/authors&gt;&lt;/contributors&gt;&lt;titles&gt;&lt;title&gt;NPL colour-matching investigation: Final report (1958)&lt;/title&gt;&lt;secondary-title&gt;Optica Acta&lt;/secondary-title&gt;&lt;/titles&gt;&lt;pages&gt;1-26&lt;/pages&gt;&lt;volume&gt;6&lt;/volume&gt;&lt;dates&gt;&lt;year&gt;1959&lt;/year&gt;&lt;/dates&gt;&lt;urls&gt;&lt;/urls&gt;&lt;/record&gt;&lt;/Cite&gt;&lt;/EndNote&gt;</w:instrText>
      </w:r>
      <w:r>
        <w:fldChar w:fldCharType="separate"/>
      </w:r>
      <w:r>
        <w:rPr>
          <w:noProof/>
        </w:rPr>
        <w:t>(1959)</w:t>
      </w:r>
      <w:r>
        <w:fldChar w:fldCharType="end"/>
      </w:r>
      <w:r w:rsidRPr="00A34C42">
        <w:t xml:space="preserve"> </w:t>
      </w:r>
      <w:r>
        <w:t>10-deg CMFs.</w:t>
      </w:r>
    </w:p>
    <w:p w14:paraId="1DDD1DB4" w14:textId="77777777" w:rsidR="00FC20B2" w:rsidRDefault="00FC20B2" w:rsidP="00FC20B2">
      <w:r>
        <w:t>“q” and “e” signifies data in either quantal or energy units, respectively.</w:t>
      </w:r>
      <w:commentRangeEnd w:id="113"/>
      <w:r w:rsidR="00FB62F5">
        <w:rPr>
          <w:rStyle w:val="CommentReference"/>
        </w:rPr>
        <w:commentReference w:id="113"/>
      </w:r>
    </w:p>
    <w:p w14:paraId="46C93CC2" w14:textId="77777777" w:rsidR="00FC20B2" w:rsidRPr="00CC70A4" w:rsidRDefault="00FC20B2" w:rsidP="00FC20B2"/>
    <w:p w14:paraId="312CCB6C" w14:textId="77777777" w:rsidR="00FC20B2" w:rsidRDefault="00FC20B2" w:rsidP="00FC20B2">
      <w:pPr>
        <w:ind w:firstLine="720"/>
        <w:rPr>
          <w:b/>
        </w:rPr>
      </w:pPr>
    </w:p>
    <w:p w14:paraId="1E84CC1F" w14:textId="77777777" w:rsidR="00FC20B2" w:rsidRDefault="00FC20B2" w:rsidP="00FC20B2">
      <w:pPr>
        <w:rPr>
          <w:b/>
        </w:rPr>
      </w:pPr>
    </w:p>
    <w:p w14:paraId="67978B97" w14:textId="77777777" w:rsidR="00FC20B2" w:rsidRDefault="00FC20B2" w:rsidP="00FC20B2">
      <w:pPr>
        <w:rPr>
          <w:b/>
        </w:rPr>
      </w:pPr>
    </w:p>
    <w:p w14:paraId="3BD300E3" w14:textId="77777777" w:rsidR="00FC20B2" w:rsidRDefault="00FC20B2" w:rsidP="00FC20B2">
      <w:pPr>
        <w:rPr>
          <w:b/>
        </w:rPr>
      </w:pPr>
    </w:p>
    <w:p w14:paraId="28D5E6EC" w14:textId="77777777" w:rsidR="00FC20B2" w:rsidRDefault="00FC20B2" w:rsidP="00FC20B2">
      <w:pPr>
        <w:pStyle w:val="Heading1"/>
      </w:pPr>
      <w:bookmarkStart w:id="116" w:name="_Toc467422264"/>
      <w:r w:rsidRPr="002F177B">
        <w:t>SOFTWARE</w:t>
      </w:r>
      <w:r>
        <w:t xml:space="preserve"> COMPONENTS</w:t>
      </w:r>
      <w:bookmarkEnd w:id="116"/>
    </w:p>
    <w:p w14:paraId="3108B923" w14:textId="77777777" w:rsidR="00FC20B2" w:rsidRDefault="00FC20B2" w:rsidP="00FC20B2">
      <w:pPr>
        <w:spacing w:after="0" w:line="240" w:lineRule="auto"/>
      </w:pPr>
      <w:r>
        <w:t>For more details, see the comments in each file. The *py and *.ui files are ascii.</w:t>
      </w:r>
    </w:p>
    <w:p w14:paraId="36B33F8B" w14:textId="77777777" w:rsidR="00FC20B2" w:rsidRDefault="00FC20B2" w:rsidP="00FC20B2">
      <w:pPr>
        <w:spacing w:after="0" w:line="240" w:lineRule="auto"/>
      </w:pPr>
    </w:p>
    <w:p w14:paraId="15998A72" w14:textId="0900FF01" w:rsidR="00FC20B2" w:rsidRDefault="00FC20B2" w:rsidP="00FC20B2">
      <w:pPr>
        <w:spacing w:after="0" w:line="240" w:lineRule="auto"/>
        <w:ind w:left="993" w:hanging="993"/>
      </w:pPr>
      <w:commentRangeStart w:id="117"/>
      <w:del w:id="118" w:author="Andy Rider" w:date="2023-06-22T17:39:00Z">
        <w:r w:rsidDel="004B6637">
          <w:delText>newCMF</w:delText>
        </w:r>
      </w:del>
      <w:ins w:id="119" w:author="Andy Rider" w:date="2023-06-22T17:39:00Z">
        <w:r w:rsidR="004B6637">
          <w:t>LMStemplateCMF</w:t>
        </w:r>
      </w:ins>
      <w:commentRangeEnd w:id="117"/>
      <w:r w:rsidR="00A073A0">
        <w:rPr>
          <w:rStyle w:val="CommentReference"/>
        </w:rPr>
        <w:commentReference w:id="117"/>
      </w:r>
      <w:r>
        <w:t>.py:</w:t>
      </w:r>
    </w:p>
    <w:p w14:paraId="3E60EDD0" w14:textId="77777777" w:rsidR="00FC20B2" w:rsidRDefault="00FC20B2" w:rsidP="00FC20B2">
      <w:pPr>
        <w:spacing w:after="0" w:line="240" w:lineRule="auto"/>
        <w:ind w:left="993"/>
      </w:pPr>
      <w:r>
        <w:t>Main program file.</w:t>
      </w:r>
    </w:p>
    <w:p w14:paraId="27901975" w14:textId="77777777" w:rsidR="00FC20B2" w:rsidRDefault="00FC20B2" w:rsidP="00FC20B2">
      <w:pPr>
        <w:spacing w:after="0" w:line="240" w:lineRule="auto"/>
        <w:ind w:left="993" w:hanging="993"/>
      </w:pPr>
    </w:p>
    <w:p w14:paraId="5E2D6FA0" w14:textId="77777777" w:rsidR="00FC20B2" w:rsidRDefault="00FC20B2" w:rsidP="00FC20B2">
      <w:pPr>
        <w:spacing w:after="0" w:line="240" w:lineRule="auto"/>
        <w:ind w:left="993" w:hanging="993"/>
      </w:pPr>
      <w:r>
        <w:t>CMFcalc.py:</w:t>
      </w:r>
    </w:p>
    <w:p w14:paraId="102029F7" w14:textId="5CE3EFE8" w:rsidR="00FC20B2" w:rsidRDefault="00FC20B2" w:rsidP="00FC20B2">
      <w:pPr>
        <w:spacing w:after="0" w:line="240" w:lineRule="auto"/>
        <w:ind w:left="993"/>
      </w:pPr>
      <w:r>
        <w:t xml:space="preserve">Module that contains the functions for cone fundamental calculations, including changes from corneal to retinal sensitivities and back, changes to retinal absorbance and back, and energy to quantal conversions and back. Called by </w:t>
      </w:r>
      <w:ins w:id="120" w:author="Andy Rider" w:date="2023-06-22T17:39:00Z">
        <w:r w:rsidR="0071597B">
          <w:t>LMStemplateCMF</w:t>
        </w:r>
      </w:ins>
      <w:del w:id="121" w:author="Andy Rider" w:date="2023-06-22T17:39:00Z">
        <w:r w:rsidDel="0071597B">
          <w:delText>newCMF</w:delText>
        </w:r>
      </w:del>
      <w:r>
        <w:t>.py.</w:t>
      </w:r>
    </w:p>
    <w:p w14:paraId="3CF69E3B" w14:textId="77777777" w:rsidR="00FC20B2" w:rsidRDefault="00FC20B2" w:rsidP="00FC20B2">
      <w:pPr>
        <w:spacing w:after="0" w:line="240" w:lineRule="auto"/>
        <w:ind w:left="993" w:hanging="993"/>
      </w:pPr>
    </w:p>
    <w:p w14:paraId="5C210B6F" w14:textId="77777777" w:rsidR="00FC20B2" w:rsidRDefault="00FC20B2" w:rsidP="00FC20B2">
      <w:pPr>
        <w:spacing w:after="0" w:line="240" w:lineRule="auto"/>
        <w:ind w:left="993" w:hanging="993"/>
      </w:pPr>
      <w:r>
        <w:t>CMFplot.py:</w:t>
      </w:r>
    </w:p>
    <w:p w14:paraId="7AC07E88" w14:textId="170FE359" w:rsidR="00FC20B2" w:rsidRDefault="00FC20B2" w:rsidP="00FC20B2">
      <w:pPr>
        <w:spacing w:after="0" w:line="240" w:lineRule="auto"/>
        <w:ind w:left="993"/>
      </w:pPr>
      <w:r>
        <w:t xml:space="preserve">Plotting class that uses pyplot from matplotlib to generate various plots. Called by </w:t>
      </w:r>
      <w:ins w:id="122" w:author="Andy Rider" w:date="2023-06-22T17:39:00Z">
        <w:r w:rsidR="0071597B">
          <w:t>LMStemplateCMF</w:t>
        </w:r>
      </w:ins>
      <w:del w:id="123" w:author="Andy Rider" w:date="2023-06-22T17:39:00Z">
        <w:r w:rsidDel="0071597B">
          <w:delText>newCMF</w:delText>
        </w:r>
      </w:del>
      <w:r>
        <w:t xml:space="preserve">.py. </w:t>
      </w:r>
    </w:p>
    <w:p w14:paraId="45C3261C" w14:textId="77777777" w:rsidR="00FC20B2" w:rsidRDefault="00FC20B2" w:rsidP="00FC20B2">
      <w:pPr>
        <w:spacing w:after="0" w:line="240" w:lineRule="auto"/>
        <w:ind w:left="993" w:hanging="993"/>
      </w:pPr>
    </w:p>
    <w:p w14:paraId="6A99E001" w14:textId="77777777" w:rsidR="00FC20B2" w:rsidRDefault="00FC20B2" w:rsidP="00FC20B2">
      <w:pPr>
        <w:spacing w:after="0" w:line="240" w:lineRule="auto"/>
        <w:ind w:left="993" w:hanging="993"/>
      </w:pPr>
      <w:r>
        <w:t>CMFtemplates.py:</w:t>
      </w:r>
    </w:p>
    <w:p w14:paraId="2C336C6B" w14:textId="77777777" w:rsidR="00FC20B2" w:rsidRDefault="00FC20B2" w:rsidP="00FC20B2">
      <w:pPr>
        <w:spacing w:after="0" w:line="240" w:lineRule="auto"/>
        <w:ind w:left="993"/>
      </w:pPr>
      <w:r>
        <w:t>Module that contains the functions for calculating the template shapes for cone fundamentals, and macular and lens density spectra. Called by newCMF.py.</w:t>
      </w:r>
    </w:p>
    <w:p w14:paraId="4BD3077B" w14:textId="77777777" w:rsidR="00FC20B2" w:rsidRDefault="00FC20B2" w:rsidP="00FC20B2">
      <w:pPr>
        <w:spacing w:after="0" w:line="240" w:lineRule="auto"/>
        <w:ind w:left="993" w:hanging="993"/>
      </w:pPr>
    </w:p>
    <w:p w14:paraId="79D2E5E0" w14:textId="0B65BD77" w:rsidR="00FC20B2" w:rsidDel="00A073A0" w:rsidRDefault="00FC20B2" w:rsidP="00FC20B2">
      <w:pPr>
        <w:spacing w:after="0" w:line="240" w:lineRule="auto"/>
        <w:ind w:left="851" w:hanging="851"/>
        <w:rPr>
          <w:del w:id="124" w:author="X" w:date="2023-06-27T14:35:00Z"/>
        </w:rPr>
      </w:pPr>
      <w:del w:id="125" w:author="X" w:date="2023-06-27T14:35:00Z">
        <w:r w:rsidDel="00A073A0">
          <w:delText>CMFdemo.py:</w:delText>
        </w:r>
      </w:del>
    </w:p>
    <w:p w14:paraId="2AC9CDAB" w14:textId="40E690E2" w:rsidR="00FC20B2" w:rsidDel="00A073A0" w:rsidRDefault="00FC20B2" w:rsidP="00FC20B2">
      <w:pPr>
        <w:spacing w:after="0" w:line="240" w:lineRule="auto"/>
        <w:ind w:left="851"/>
        <w:rPr>
          <w:del w:id="126" w:author="X" w:date="2023-06-27T14:35:00Z"/>
        </w:rPr>
      </w:pPr>
      <w:del w:id="127" w:author="X" w:date="2023-06-27T14:35:00Z">
        <w:r w:rsidDel="00A073A0">
          <w:delText>Demonstration program that plots the discrete (original) and template versions of the Stockman &amp; Sharpe fundamentals and pre-receptoral filters, and plots energy and quantal version of the fundamentals.</w:delText>
        </w:r>
      </w:del>
    </w:p>
    <w:p w14:paraId="1AE3E660" w14:textId="6851064A" w:rsidR="00FC20B2" w:rsidDel="00A073A0" w:rsidRDefault="00FC20B2" w:rsidP="00FC20B2">
      <w:pPr>
        <w:spacing w:after="0" w:line="240" w:lineRule="auto"/>
        <w:ind w:left="851" w:hanging="851"/>
        <w:rPr>
          <w:del w:id="128" w:author="X" w:date="2023-06-27T14:35:00Z"/>
        </w:rPr>
      </w:pPr>
    </w:p>
    <w:p w14:paraId="3409AEC4" w14:textId="38129C81" w:rsidR="00FC20B2" w:rsidDel="00A073A0" w:rsidRDefault="00FC20B2" w:rsidP="00FC20B2">
      <w:pPr>
        <w:spacing w:after="0" w:line="240" w:lineRule="auto"/>
        <w:ind w:left="851" w:hanging="851"/>
        <w:rPr>
          <w:del w:id="129" w:author="X" w:date="2023-06-27T14:35:00Z"/>
        </w:rPr>
      </w:pPr>
      <w:del w:id="130" w:author="X" w:date="2023-06-27T14:35:00Z">
        <w:r w:rsidDel="00A073A0">
          <w:delText>CMFinout.py:</w:delText>
        </w:r>
      </w:del>
    </w:p>
    <w:p w14:paraId="72827063" w14:textId="617B3F55" w:rsidR="00FC20B2" w:rsidDel="00A073A0" w:rsidRDefault="00FC20B2" w:rsidP="00FC20B2">
      <w:pPr>
        <w:spacing w:after="0" w:line="240" w:lineRule="auto"/>
        <w:ind w:left="851"/>
        <w:rPr>
          <w:del w:id="131" w:author="X" w:date="2023-06-27T14:35:00Z"/>
        </w:rPr>
      </w:pPr>
      <w:del w:id="132" w:author="X" w:date="2023-06-27T14:35:00Z">
        <w:r w:rsidDel="00A073A0">
          <w:delText>Module that reads in discrete data files from the directory data_in. Called from CMF demo.py.</w:delText>
        </w:r>
      </w:del>
    </w:p>
    <w:p w14:paraId="111E8858" w14:textId="50398B2D" w:rsidR="00FC20B2" w:rsidDel="00A073A0" w:rsidRDefault="00FC20B2" w:rsidP="00FC20B2">
      <w:pPr>
        <w:spacing w:after="0" w:line="240" w:lineRule="auto"/>
        <w:ind w:left="851" w:hanging="851"/>
        <w:rPr>
          <w:del w:id="133" w:author="X" w:date="2023-06-27T14:35:00Z"/>
        </w:rPr>
      </w:pPr>
    </w:p>
    <w:p w14:paraId="5B614D8B" w14:textId="083056DF" w:rsidR="00FC20B2" w:rsidDel="00A073A0" w:rsidRDefault="00FC20B2" w:rsidP="00FC20B2">
      <w:pPr>
        <w:spacing w:after="0" w:line="240" w:lineRule="auto"/>
        <w:ind w:left="851" w:hanging="851"/>
        <w:rPr>
          <w:del w:id="134" w:author="X" w:date="2023-06-27T14:35:00Z"/>
        </w:rPr>
      </w:pPr>
      <w:del w:id="135" w:author="X" w:date="2023-06-27T14:35:00Z">
        <w:r w:rsidDel="00A073A0">
          <w:delText>data_in:</w:delText>
        </w:r>
      </w:del>
    </w:p>
    <w:p w14:paraId="3EE8A277" w14:textId="3BCFD5DE" w:rsidR="00FC20B2" w:rsidDel="00A073A0" w:rsidRDefault="00FC20B2" w:rsidP="00FC20B2">
      <w:pPr>
        <w:spacing w:after="0" w:line="240" w:lineRule="auto"/>
        <w:ind w:left="851"/>
        <w:rPr>
          <w:del w:id="136" w:author="X" w:date="2023-06-27T14:35:00Z"/>
        </w:rPr>
      </w:pPr>
      <w:del w:id="137" w:author="X" w:date="2023-06-27T14:35:00Z">
        <w:r w:rsidDel="00A073A0">
          <w:delText xml:space="preserve">Directory containing the discrete csv data files from </w:delText>
        </w:r>
        <w:r w:rsidR="004817A7" w:rsidDel="00A073A0">
          <w:fldChar w:fldCharType="begin"/>
        </w:r>
        <w:r w:rsidR="004817A7" w:rsidDel="00A073A0">
          <w:delInstrText xml:space="preserve"> HYP</w:delInstrText>
        </w:r>
        <w:r w:rsidR="004817A7" w:rsidDel="00A073A0">
          <w:delInstrText xml:space="preserve">ERLINK "http://www.cvrl.org" </w:delInstrText>
        </w:r>
        <w:r w:rsidR="004817A7" w:rsidDel="00A073A0">
          <w:fldChar w:fldCharType="separate"/>
        </w:r>
        <w:r w:rsidRPr="00DB3E22" w:rsidDel="00A073A0">
          <w:rPr>
            <w:rStyle w:val="Hyperlink"/>
          </w:rPr>
          <w:delText>www.cvrl.org</w:delText>
        </w:r>
        <w:r w:rsidR="004817A7" w:rsidDel="00A073A0">
          <w:rPr>
            <w:rStyle w:val="Hyperlink"/>
          </w:rPr>
          <w:fldChar w:fldCharType="end"/>
        </w:r>
        <w:r w:rsidDel="00A073A0">
          <w:delText>.</w:delText>
        </w:r>
      </w:del>
    </w:p>
    <w:p w14:paraId="7DAD8851" w14:textId="2F4C870E" w:rsidR="00FC20B2" w:rsidDel="00A073A0" w:rsidRDefault="00FC20B2" w:rsidP="00FC20B2">
      <w:pPr>
        <w:spacing w:after="0" w:line="240" w:lineRule="auto"/>
        <w:ind w:left="851" w:hanging="851"/>
        <w:rPr>
          <w:del w:id="138" w:author="X" w:date="2023-06-27T14:35:00Z"/>
        </w:rPr>
      </w:pPr>
    </w:p>
    <w:p w14:paraId="05538A82" w14:textId="040EB5FB" w:rsidR="00FC20B2" w:rsidDel="00A073A0" w:rsidRDefault="00FC20B2" w:rsidP="00FC20B2">
      <w:pPr>
        <w:spacing w:after="0" w:line="240" w:lineRule="auto"/>
        <w:ind w:left="851" w:hanging="851"/>
        <w:rPr>
          <w:del w:id="139" w:author="X" w:date="2023-06-27T14:35:00Z"/>
        </w:rPr>
      </w:pPr>
      <w:del w:id="140" w:author="X" w:date="2023-06-27T14:35:00Z">
        <w:r w:rsidDel="00A073A0">
          <w:delText>data_out:</w:delText>
        </w:r>
      </w:del>
    </w:p>
    <w:p w14:paraId="70F55319" w14:textId="5901DB0D" w:rsidR="00FC20B2" w:rsidDel="00A073A0" w:rsidRDefault="00FC20B2" w:rsidP="00FC20B2">
      <w:pPr>
        <w:spacing w:after="0" w:line="240" w:lineRule="auto"/>
        <w:ind w:left="851"/>
        <w:rPr>
          <w:del w:id="141" w:author="X" w:date="2023-06-27T14:35:00Z"/>
        </w:rPr>
      </w:pPr>
      <w:del w:id="142" w:author="X" w:date="2023-06-27T14:35:00Z">
        <w:r w:rsidDel="00A073A0">
          <w:delText xml:space="preserve">Directory for writing newly created cone fundamental </w:delText>
        </w:r>
        <w:r w:rsidR="001C6157" w:rsidDel="00A073A0">
          <w:delText xml:space="preserve">Excel </w:delText>
        </w:r>
        <w:r w:rsidDel="00A073A0">
          <w:delText>data files.</w:delText>
        </w:r>
      </w:del>
    </w:p>
    <w:p w14:paraId="0E81D6ED" w14:textId="373D6EE5" w:rsidR="00FC20B2" w:rsidDel="00A073A0" w:rsidRDefault="00FC20B2" w:rsidP="00FC20B2">
      <w:pPr>
        <w:spacing w:after="0" w:line="240" w:lineRule="auto"/>
        <w:ind w:left="851" w:hanging="851"/>
        <w:rPr>
          <w:del w:id="143" w:author="X" w:date="2023-06-27T14:35:00Z"/>
        </w:rPr>
      </w:pPr>
    </w:p>
    <w:p w14:paraId="261F0ADB" w14:textId="450178BA" w:rsidR="00FC20B2" w:rsidDel="00A073A0" w:rsidRDefault="00FC20B2" w:rsidP="00FC20B2">
      <w:pPr>
        <w:spacing w:after="0" w:line="240" w:lineRule="auto"/>
        <w:ind w:left="851" w:hanging="851"/>
        <w:rPr>
          <w:del w:id="144" w:author="X" w:date="2023-06-27T14:35:00Z"/>
        </w:rPr>
      </w:pPr>
      <w:del w:id="145" w:author="X" w:date="2023-06-27T14:35:00Z">
        <w:r w:rsidDel="00A073A0">
          <w:delText>Development:</w:delText>
        </w:r>
      </w:del>
    </w:p>
    <w:p w14:paraId="0FF03559" w14:textId="515C0C76" w:rsidR="00FC20B2" w:rsidDel="00A073A0" w:rsidRDefault="00FC20B2" w:rsidP="00FC20B2">
      <w:pPr>
        <w:spacing w:after="0" w:line="240" w:lineRule="auto"/>
        <w:ind w:left="851"/>
        <w:rPr>
          <w:del w:id="146" w:author="X" w:date="2023-06-27T14:35:00Z"/>
        </w:rPr>
      </w:pPr>
      <w:del w:id="147" w:author="X" w:date="2023-06-27T14:35:00Z">
        <w:r w:rsidDel="00A073A0">
          <w:delText>Directory containing an early development program that no longer runs (historical).</w:delText>
        </w:r>
      </w:del>
    </w:p>
    <w:p w14:paraId="0D3B5D3E" w14:textId="3DF0A5B7" w:rsidR="00FC20B2" w:rsidDel="00A073A0" w:rsidRDefault="00FC20B2" w:rsidP="00FC20B2">
      <w:pPr>
        <w:spacing w:after="0" w:line="240" w:lineRule="auto"/>
        <w:ind w:left="851" w:hanging="851"/>
        <w:rPr>
          <w:del w:id="148" w:author="X" w:date="2023-06-27T14:36:00Z"/>
        </w:rPr>
      </w:pPr>
    </w:p>
    <w:p w14:paraId="3974D90F" w14:textId="77777777" w:rsidR="00FC20B2" w:rsidRDefault="00FC20B2" w:rsidP="00FC20B2">
      <w:pPr>
        <w:spacing w:after="0" w:line="240" w:lineRule="auto"/>
        <w:ind w:left="851" w:hanging="851"/>
      </w:pPr>
      <w:r w:rsidRPr="009E306D">
        <w:t>inputCMFgenerate</w:t>
      </w:r>
      <w:r>
        <w:t>.ui:</w:t>
      </w:r>
    </w:p>
    <w:p w14:paraId="52B7DD81" w14:textId="64116CBB"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main screen graphical user interface. Can be edited with Qt designer or equivalent.</w:t>
      </w:r>
    </w:p>
    <w:p w14:paraId="72B97B85" w14:textId="77777777" w:rsidR="00FC20B2" w:rsidRDefault="00FC20B2" w:rsidP="00FC20B2">
      <w:pPr>
        <w:spacing w:after="0" w:line="240" w:lineRule="auto"/>
        <w:ind w:left="851" w:hanging="851"/>
      </w:pPr>
    </w:p>
    <w:p w14:paraId="50C49F77" w14:textId="77777777" w:rsidR="00FC20B2" w:rsidRDefault="00FC20B2" w:rsidP="00FC20B2">
      <w:pPr>
        <w:spacing w:after="0" w:line="240" w:lineRule="auto"/>
        <w:ind w:left="851" w:hanging="851"/>
      </w:pPr>
      <w:r>
        <w:t xml:space="preserve">LM_codon.ui: </w:t>
      </w:r>
    </w:p>
    <w:p w14:paraId="222685B4" w14:textId="05C4344E"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codon screen graphical user interface. Can be edited with Qt designer or equivalent.</w:t>
      </w:r>
    </w:p>
    <w:p w14:paraId="3AE40C54" w14:textId="39F246BA" w:rsidR="00FC20B2" w:rsidDel="00A073A0" w:rsidRDefault="00FC20B2" w:rsidP="00FC20B2">
      <w:pPr>
        <w:spacing w:line="240" w:lineRule="auto"/>
        <w:rPr>
          <w:del w:id="149" w:author="X" w:date="2023-06-27T14:35:00Z"/>
        </w:rPr>
      </w:pPr>
      <w:del w:id="150" w:author="X" w:date="2023-06-27T14:35:00Z">
        <w:r w:rsidDel="00A073A0">
          <w:br w:type="page"/>
        </w:r>
      </w:del>
    </w:p>
    <w:p w14:paraId="48F64EED" w14:textId="5947030F" w:rsidR="00F64B4E" w:rsidRDefault="00F64B4E" w:rsidP="00A073A0">
      <w:pPr>
        <w:spacing w:line="240" w:lineRule="auto"/>
      </w:pPr>
    </w:p>
    <w:sectPr w:rsidR="00F64B4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ndy Rider" w:date="2023-06-22T16:20:00Z" w:initials="AR">
    <w:p w14:paraId="2ED0B3BE" w14:textId="7DA4FE4A" w:rsidR="00132AB9" w:rsidRDefault="00132AB9">
      <w:pPr>
        <w:pStyle w:val="CommentText"/>
      </w:pPr>
      <w:r>
        <w:rPr>
          <w:rStyle w:val="CommentReference"/>
        </w:rPr>
        <w:annotationRef/>
      </w:r>
      <w:r>
        <w:t xml:space="preserve">Needs changing </w:t>
      </w:r>
      <w:r w:rsidR="004111F6">
        <w:t>in the ui file too.</w:t>
      </w:r>
    </w:p>
  </w:comment>
  <w:comment w:id="113" w:author="X" w:date="2023-06-27T14:33:00Z" w:initials="X">
    <w:p w14:paraId="692E3577" w14:textId="171D7C02" w:rsidR="00FB62F5" w:rsidRDefault="00FB62F5">
      <w:pPr>
        <w:pStyle w:val="CommentText"/>
      </w:pPr>
      <w:r>
        <w:rPr>
          <w:rStyle w:val="CommentReference"/>
        </w:rPr>
        <w:annotationRef/>
      </w:r>
      <w:r>
        <w:t>The data_in directory has now been removed?</w:t>
      </w:r>
    </w:p>
  </w:comment>
  <w:comment w:id="117" w:author="X" w:date="2023-06-27T14:36:00Z" w:initials="X">
    <w:p w14:paraId="2FC59046" w14:textId="3CECCA18" w:rsidR="00A073A0" w:rsidRDefault="00A073A0">
      <w:pPr>
        <w:pStyle w:val="CommentText"/>
      </w:pPr>
      <w:r>
        <w:rPr>
          <w:rStyle w:val="CommentReference"/>
        </w:rPr>
        <w:annotationRef/>
      </w:r>
      <w:r>
        <w:t>Does this want a catchier n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D0B3BE" w15:done="0"/>
  <w15:commentEx w15:paraId="692E3577" w15:done="0"/>
  <w15:commentEx w15:paraId="2FC590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571D7" w16cex:dateUtc="2023-06-27T13:33:00Z"/>
  <w16cex:commentExtensible w16cex:durableId="28457261" w16cex:dateUtc="2023-06-27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D0B3BE" w16cid:durableId="283EF351"/>
  <w16cid:commentId w16cid:paraId="692E3577" w16cid:durableId="284571D7"/>
  <w16cid:commentId w16cid:paraId="2FC59046" w16cid:durableId="284572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78118C"/>
    <w:multiLevelType w:val="hybridMultilevel"/>
    <w:tmpl w:val="C3D6654A"/>
    <w:lvl w:ilvl="0" w:tplc="83A60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709706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
    <w15:presenceInfo w15:providerId="None" w15:userId="X"/>
  </w15:person>
  <w15:person w15:author="Andy Rider">
    <w15:presenceInfo w15:providerId="None" w15:userId="Andy Ri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0B2"/>
    <w:rsid w:val="000110D6"/>
    <w:rsid w:val="000551F2"/>
    <w:rsid w:val="000D2524"/>
    <w:rsid w:val="00132AB9"/>
    <w:rsid w:val="001C6157"/>
    <w:rsid w:val="002076C4"/>
    <w:rsid w:val="00216B71"/>
    <w:rsid w:val="00335F20"/>
    <w:rsid w:val="003A40B8"/>
    <w:rsid w:val="004111F6"/>
    <w:rsid w:val="00471580"/>
    <w:rsid w:val="00472AF4"/>
    <w:rsid w:val="004817A7"/>
    <w:rsid w:val="004B6637"/>
    <w:rsid w:val="005031FA"/>
    <w:rsid w:val="00525042"/>
    <w:rsid w:val="00554743"/>
    <w:rsid w:val="00560217"/>
    <w:rsid w:val="00571061"/>
    <w:rsid w:val="005950C6"/>
    <w:rsid w:val="006A5353"/>
    <w:rsid w:val="006B6F00"/>
    <w:rsid w:val="0071597B"/>
    <w:rsid w:val="00950C95"/>
    <w:rsid w:val="009A5A99"/>
    <w:rsid w:val="00A073A0"/>
    <w:rsid w:val="00A21E59"/>
    <w:rsid w:val="00A324C0"/>
    <w:rsid w:val="00A4410F"/>
    <w:rsid w:val="00A602C8"/>
    <w:rsid w:val="00C754E2"/>
    <w:rsid w:val="00C8389B"/>
    <w:rsid w:val="00CA0E4F"/>
    <w:rsid w:val="00CA56FE"/>
    <w:rsid w:val="00CB584B"/>
    <w:rsid w:val="00CF75E3"/>
    <w:rsid w:val="00D17B52"/>
    <w:rsid w:val="00DC1B8F"/>
    <w:rsid w:val="00DC5A5B"/>
    <w:rsid w:val="00DF2AD4"/>
    <w:rsid w:val="00E3784C"/>
    <w:rsid w:val="00EA4FBB"/>
    <w:rsid w:val="00EA6769"/>
    <w:rsid w:val="00ED7D47"/>
    <w:rsid w:val="00F574D9"/>
    <w:rsid w:val="00F64B4E"/>
    <w:rsid w:val="00F669E9"/>
    <w:rsid w:val="00F76063"/>
    <w:rsid w:val="00FB62F5"/>
    <w:rsid w:val="00FC096C"/>
    <w:rsid w:val="00FC20B2"/>
    <w:rsid w:val="00FE01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DB1E289"/>
  <w15:chartTrackingRefBased/>
  <w15:docId w15:val="{1808D6BC-BD09-4A61-B295-B819797A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0B2"/>
    <w:pPr>
      <w:spacing w:before="120" w:after="120" w:line="360" w:lineRule="auto"/>
    </w:pPr>
    <w:rPr>
      <w:rFonts w:eastAsiaTheme="minorHAnsi"/>
      <w:lang w:eastAsia="en-US"/>
    </w:rPr>
  </w:style>
  <w:style w:type="paragraph" w:styleId="Heading1">
    <w:name w:val="heading 1"/>
    <w:basedOn w:val="Normal"/>
    <w:next w:val="Normal"/>
    <w:link w:val="Heading1Char"/>
    <w:uiPriority w:val="9"/>
    <w:qFormat/>
    <w:rsid w:val="00FC20B2"/>
    <w:pPr>
      <w:keepNext/>
      <w:keepLines/>
      <w:spacing w:before="240" w:after="0"/>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B2"/>
    <w:rPr>
      <w:rFonts w:eastAsiaTheme="majorEastAsia" w:cstheme="majorBidi"/>
      <w:b/>
      <w:color w:val="000000" w:themeColor="text1"/>
      <w:sz w:val="24"/>
      <w:szCs w:val="32"/>
      <w:lang w:eastAsia="en-US"/>
    </w:rPr>
  </w:style>
  <w:style w:type="paragraph" w:styleId="Caption">
    <w:name w:val="caption"/>
    <w:basedOn w:val="Normal"/>
    <w:next w:val="Normal"/>
    <w:uiPriority w:val="35"/>
    <w:unhideWhenUsed/>
    <w:qFormat/>
    <w:rsid w:val="00FC20B2"/>
    <w:pPr>
      <w:spacing w:after="200" w:line="240" w:lineRule="auto"/>
    </w:pPr>
    <w:rPr>
      <w:i/>
      <w:iCs/>
      <w:color w:val="44546A" w:themeColor="text2"/>
      <w:sz w:val="18"/>
      <w:szCs w:val="18"/>
    </w:rPr>
  </w:style>
  <w:style w:type="paragraph" w:styleId="ListParagraph">
    <w:name w:val="List Paragraph"/>
    <w:basedOn w:val="Normal"/>
    <w:uiPriority w:val="34"/>
    <w:qFormat/>
    <w:rsid w:val="00FC20B2"/>
    <w:pPr>
      <w:ind w:left="720"/>
      <w:contextualSpacing/>
    </w:pPr>
  </w:style>
  <w:style w:type="character" w:styleId="Hyperlink">
    <w:name w:val="Hyperlink"/>
    <w:basedOn w:val="DefaultParagraphFont"/>
    <w:uiPriority w:val="99"/>
    <w:unhideWhenUsed/>
    <w:rsid w:val="00FC20B2"/>
    <w:rPr>
      <w:color w:val="0563C1" w:themeColor="hyperlink"/>
      <w:u w:val="single"/>
    </w:rPr>
  </w:style>
  <w:style w:type="character" w:styleId="CommentReference">
    <w:name w:val="annotation reference"/>
    <w:basedOn w:val="DefaultParagraphFont"/>
    <w:uiPriority w:val="99"/>
    <w:semiHidden/>
    <w:unhideWhenUsed/>
    <w:rsid w:val="00132AB9"/>
    <w:rPr>
      <w:sz w:val="16"/>
      <w:szCs w:val="16"/>
    </w:rPr>
  </w:style>
  <w:style w:type="paragraph" w:styleId="CommentText">
    <w:name w:val="annotation text"/>
    <w:basedOn w:val="Normal"/>
    <w:link w:val="CommentTextChar"/>
    <w:uiPriority w:val="99"/>
    <w:semiHidden/>
    <w:unhideWhenUsed/>
    <w:rsid w:val="00132AB9"/>
    <w:pPr>
      <w:spacing w:line="240" w:lineRule="auto"/>
    </w:pPr>
    <w:rPr>
      <w:sz w:val="20"/>
      <w:szCs w:val="20"/>
    </w:rPr>
  </w:style>
  <w:style w:type="character" w:customStyle="1" w:styleId="CommentTextChar">
    <w:name w:val="Comment Text Char"/>
    <w:basedOn w:val="DefaultParagraphFont"/>
    <w:link w:val="CommentText"/>
    <w:uiPriority w:val="99"/>
    <w:semiHidden/>
    <w:rsid w:val="00132AB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32AB9"/>
    <w:rPr>
      <w:b/>
      <w:bCs/>
    </w:rPr>
  </w:style>
  <w:style w:type="character" w:customStyle="1" w:styleId="CommentSubjectChar">
    <w:name w:val="Comment Subject Char"/>
    <w:basedOn w:val="CommentTextChar"/>
    <w:link w:val="CommentSubject"/>
    <w:uiPriority w:val="99"/>
    <w:semiHidden/>
    <w:rsid w:val="00132AB9"/>
    <w:rPr>
      <w:rFonts w:eastAsiaTheme="minorHAnsi"/>
      <w:b/>
      <w:bCs/>
      <w:sz w:val="20"/>
      <w:szCs w:val="20"/>
      <w:lang w:eastAsia="en-US"/>
    </w:rPr>
  </w:style>
  <w:style w:type="paragraph" w:styleId="BalloonText">
    <w:name w:val="Balloon Text"/>
    <w:basedOn w:val="Normal"/>
    <w:link w:val="BalloonTextChar"/>
    <w:uiPriority w:val="99"/>
    <w:semiHidden/>
    <w:unhideWhenUsed/>
    <w:rsid w:val="00132A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B9"/>
    <w:rPr>
      <w:rFonts w:ascii="Segoe UI" w:eastAsiaTheme="minorHAnsi" w:hAnsi="Segoe UI" w:cs="Segoe UI"/>
      <w:sz w:val="18"/>
      <w:szCs w:val="18"/>
      <w:lang w:eastAsia="en-US"/>
    </w:rPr>
  </w:style>
  <w:style w:type="paragraph" w:styleId="Revision">
    <w:name w:val="Revision"/>
    <w:hidden/>
    <w:uiPriority w:val="99"/>
    <w:semiHidden/>
    <w:rsid w:val="00216B7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wmf"/><Relationship Id="rId18" Type="http://schemas.openxmlformats.org/officeDocument/2006/relationships/image" Target="media/image9.png"/><Relationship Id="rId3" Type="http://schemas.openxmlformats.org/officeDocument/2006/relationships/settings" Target="settings.xml"/><Relationship Id="rId21" Type="http://schemas.microsoft.com/office/2018/08/relationships/commentsExtensible" Target="commentsExtensible.xml"/><Relationship Id="rId7" Type="http://schemas.microsoft.com/office/2011/relationships/commentsExtended" Target="commentsExtended.xml"/><Relationship Id="rId12" Type="http://schemas.openxmlformats.org/officeDocument/2006/relationships/oleObject" Target="embeddings/oleObject1.bin"/><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4.wmf"/><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oleObject" Target="embeddings/oleObject2.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TotalTime>
  <Pages>9</Pages>
  <Words>3137</Words>
  <Characters>17887</Characters>
  <Application>Microsoft Office Word</Application>
  <DocSecurity>0</DocSecurity>
  <Lines>149</Lines>
  <Paragraphs>41</Paragraphs>
  <ScaleCrop>false</ScaleCrop>
  <Company/>
  <LinksUpToDate>false</LinksUpToDate>
  <CharactersWithSpaces>2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man, Andrew</dc:creator>
  <cp:keywords/>
  <dc:description/>
  <cp:lastModifiedBy>X</cp:lastModifiedBy>
  <cp:revision>50</cp:revision>
  <dcterms:created xsi:type="dcterms:W3CDTF">2023-04-08T06:16:00Z</dcterms:created>
  <dcterms:modified xsi:type="dcterms:W3CDTF">2023-06-27T13:38:00Z</dcterms:modified>
</cp:coreProperties>
</file>